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64C24A0C" w14:textId="77777777" w:rsidR="00B82B1C" w:rsidRPr="009A68B2" w:rsidRDefault="00B82B1C" w:rsidP="00B82B1C">
      <w:pPr>
        <w:rPr>
          <w:b/>
          <w:bCs/>
          <w:i/>
          <w:sz w:val="22"/>
          <w:szCs w:val="22"/>
          <w:lang w:val="en-US"/>
        </w:rPr>
      </w:pPr>
      <w:r w:rsidRPr="009A68B2">
        <w:rPr>
          <w:b/>
          <w:bCs/>
          <w:i/>
          <w:sz w:val="22"/>
          <w:szCs w:val="22"/>
          <w:lang w:val="en-US"/>
        </w:rPr>
        <w:t xml:space="preserve">Abstract: </w:t>
      </w:r>
      <w:bookmarkStart w:id="1" w:name="_Hlk140510335"/>
    </w:p>
    <w:bookmarkEnd w:id="1"/>
    <w:p w14:paraId="0C5DA83F" w14:textId="2A908F46" w:rsidR="006E0AEE" w:rsidRDefault="006E0AEE" w:rsidP="006E0AEE">
      <w:pPr>
        <w:rPr>
          <w:rFonts w:eastAsiaTheme="minorEastAsia"/>
          <w:lang w:val="en-US"/>
        </w:rPr>
      </w:pPr>
      <w:r>
        <w:rPr>
          <w:lang w:val="en-US"/>
        </w:rPr>
        <w:t xml:space="preserve">The self-prioritization effect (SPE) refers to the phenomenon where individuals demonstrate faster and more accurate responses to self-relevant stimuli in cognitive tasks. The self-perceptual matching task (SPMT) has emerged as a mainstream paradigm for studying the cognitive mechanisms underlying the SPE. Additionally, the SPE measured by the SPMT has been utilized as an indicator of individual differences in research, including clinical studies. As a simple button-pressing task, SPMT eliminates familiarity effects and yields two outcome variables for quantifying SPE: reaction time (RT) and accuracy (ACC). Existing literature has also reported four additional outcome variables derived from reaction times and accuracy, including sensitivity </w:t>
      </w:r>
      <w:r>
        <w:rPr>
          <w:i/>
          <w:iCs/>
          <w:lang w:val="en-US"/>
        </w:rPr>
        <w:t>d’</w:t>
      </w:r>
      <w:r>
        <w:rPr>
          <w:lang w:val="en-US"/>
        </w:rPr>
        <w:t xml:space="preserve"> under signal-detection theory, the efficiency (</w:t>
      </w:r>
      <w:r>
        <w:rPr>
          <w:i/>
          <w:iCs/>
          <w:lang w:val="en-US"/>
        </w:rPr>
        <w:t>η</w:t>
      </w:r>
      <w:r>
        <w:rPr>
          <w:lang w:val="en-US"/>
        </w:rPr>
        <w:t>), drift rate (</w:t>
      </w:r>
      <w:r>
        <w:rPr>
          <w:i/>
          <w:iCs/>
          <w:lang w:val="en-US"/>
        </w:rPr>
        <w:t>v</w:t>
      </w:r>
      <w:r>
        <w:rPr>
          <w:lang w:val="en-US"/>
        </w:rPr>
        <w:t>) and starting point (</w:t>
      </w:r>
      <w:r>
        <w:rPr>
          <w:i/>
          <w:iCs/>
          <w:lang w:val="en-US"/>
        </w:rPr>
        <w:t>z</w:t>
      </w:r>
      <w:r>
        <w:rPr>
          <w:lang w:val="en-US"/>
        </w:rPr>
        <w:t>) estimated using the drift-diffusion models. Moreover, the calculation of SPE can employ different baseline conditions, including “Close other”, “Stranger”, “Celebrity”, and “Non-person”. However, the reliability of SPE measures computed using different outcome variables under various baseline conditions has not been systematically examined, leaving the stability of using the SPMT for measuring individual differences unknown. To fill the gap, we conducted a pre-registered study wherein we re-analyzed seventeen datasets (N = 833) from nine papers and two projects using split-half reliability and intraclass correlation co</w:t>
      </w:r>
      <w:r w:rsidRPr="00F64F65">
        <w:rPr>
          <w:lang w:val="en-US"/>
        </w:rPr>
        <w:t>efficient (ICC2, ICC2k). The results revealed that the split-half reliabilities, weighted across multiple datasets, of RT (</w:t>
      </w:r>
      <w:r w:rsidRPr="00F64F65">
        <w:rPr>
          <w:i/>
          <w:iCs/>
          <w:sz w:val="28"/>
          <w:szCs w:val="28"/>
          <w:shd w:val="clear" w:color="auto" w:fill="F7F7F8"/>
        </w:rPr>
        <w:t>r</w:t>
      </w:r>
      <w:r w:rsidRPr="00F64F65">
        <w:rPr>
          <w:vertAlign w:val="subscript"/>
          <w:lang w:val="en-US"/>
        </w:rPr>
        <w:t xml:space="preserve"> Close</w:t>
      </w:r>
      <w:r w:rsidRPr="00F64F65">
        <w:rPr>
          <w:lang w:val="en-US"/>
        </w:rPr>
        <w:t xml:space="preserve"> = 0.58; </w:t>
      </w:r>
      <w:r w:rsidRPr="00F64F65">
        <w:rPr>
          <w:rFonts w:eastAsiaTheme="minorEastAsia"/>
          <w:i/>
          <w:iCs/>
          <w:sz w:val="28"/>
          <w:szCs w:val="28"/>
          <w:lang w:val="en-US"/>
        </w:rPr>
        <w:t>r</w:t>
      </w:r>
      <w:r w:rsidRPr="00F64F65">
        <w:rPr>
          <w:rFonts w:eastAsiaTheme="minorEastAsia"/>
          <w:i/>
          <w:iCs/>
          <w:sz w:val="28"/>
          <w:szCs w:val="28"/>
          <w:vertAlign w:val="subscript"/>
          <w:lang w:val="en-US"/>
        </w:rPr>
        <w:t xml:space="preserve"> </w:t>
      </w:r>
      <w:r w:rsidRPr="00F64F65">
        <w:rPr>
          <w:vertAlign w:val="subscript"/>
          <w:lang w:val="en-US"/>
        </w:rPr>
        <w:t>Stranger</w:t>
      </w:r>
      <w:r w:rsidRPr="00F64F65">
        <w:rPr>
          <w:lang w:val="en-US"/>
        </w:rPr>
        <w:t xml:space="preserve"> = 0.65) and Efficiency (</w:t>
      </w:r>
      <w:r w:rsidRPr="00F64F65">
        <w:rPr>
          <w:i/>
          <w:iCs/>
          <w:sz w:val="28"/>
          <w:szCs w:val="28"/>
          <w:lang w:val="en-US"/>
        </w:rPr>
        <w:t>r</w:t>
      </w:r>
      <w:r w:rsidRPr="00F64F65">
        <w:rPr>
          <w:i/>
          <w:iCs/>
          <w:sz w:val="28"/>
          <w:szCs w:val="28"/>
          <w:vertAlign w:val="subscript"/>
          <w:lang w:val="en-US"/>
        </w:rPr>
        <w:t xml:space="preserve"> </w:t>
      </w:r>
      <w:r w:rsidRPr="00F64F65">
        <w:rPr>
          <w:vertAlign w:val="subscript"/>
          <w:lang w:val="en-US"/>
        </w:rPr>
        <w:t>Close</w:t>
      </w:r>
      <w:r w:rsidRPr="00F64F65">
        <w:rPr>
          <w:lang w:val="en-US"/>
        </w:rPr>
        <w:t xml:space="preserve"> = 0.57; </w:t>
      </w:r>
      <w:r w:rsidRPr="00F64F65">
        <w:rPr>
          <w:i/>
          <w:iCs/>
          <w:sz w:val="28"/>
          <w:szCs w:val="28"/>
          <w:lang w:val="en-US"/>
        </w:rPr>
        <w:t>r</w:t>
      </w:r>
      <w:r w:rsidRPr="00F64F65">
        <w:rPr>
          <w:i/>
          <w:iCs/>
          <w:sz w:val="28"/>
          <w:szCs w:val="28"/>
          <w:vertAlign w:val="subscript"/>
          <w:lang w:val="en-US"/>
        </w:rPr>
        <w:t xml:space="preserve"> </w:t>
      </w:r>
      <w:r w:rsidRPr="00F64F65">
        <w:rPr>
          <w:vertAlign w:val="subscript"/>
          <w:lang w:val="en-US"/>
        </w:rPr>
        <w:t>Stranger</w:t>
      </w:r>
      <w:r w:rsidRPr="00F64F65">
        <w:rPr>
          <w:lang w:val="en-US"/>
        </w:rPr>
        <w:t xml:space="preserve"> = 0.64), using close others and strangers as the baseline conditions, are relatively high but still lower than that </w:t>
      </w:r>
      <w:r w:rsidR="007F03A8" w:rsidRPr="00F64F65">
        <w:rPr>
          <w:lang w:val="en-US"/>
        </w:rPr>
        <w:t>rule of thumb</w:t>
      </w:r>
      <w:r w:rsidRPr="00F64F65">
        <w:rPr>
          <w:lang w:val="en-US"/>
        </w:rPr>
        <w:t xml:space="preserve">. The estimated split-half reliability for all other indices is </w:t>
      </w:r>
      <w:r w:rsidRPr="00F64F65">
        <w:rPr>
          <w:rFonts w:eastAsia="等线"/>
          <w:lang w:val="en-US"/>
        </w:rPr>
        <w:t>approximately 0.5 or even lower</w:t>
      </w:r>
      <w:r w:rsidRPr="00F64F65">
        <w:rPr>
          <w:lang w:val="en-US"/>
        </w:rPr>
        <w:t>. Similar results were obtained in ICCs, where the ICC2 for individual differences in the reaction time (ICC2</w:t>
      </w:r>
      <w:r w:rsidRPr="00F64F65">
        <w:rPr>
          <w:vertAlign w:val="subscript"/>
          <w:lang w:val="en-US"/>
        </w:rPr>
        <w:t xml:space="preserve"> Close</w:t>
      </w:r>
      <w:r w:rsidRPr="00F64F65">
        <w:rPr>
          <w:lang w:val="en-US"/>
        </w:rPr>
        <w:t xml:space="preserve"> = 0.53; ICC2</w:t>
      </w:r>
      <w:r w:rsidRPr="00F64F65">
        <w:rPr>
          <w:vertAlign w:val="subscript"/>
          <w:lang w:val="en-US"/>
        </w:rPr>
        <w:t xml:space="preserve"> Stranger</w:t>
      </w:r>
      <w:r w:rsidRPr="00F64F65">
        <w:rPr>
          <w:lang w:val="en-US"/>
        </w:rPr>
        <w:t xml:space="preserve"> = 0.59) and efficiency (ICC2</w:t>
      </w:r>
      <w:r w:rsidRPr="00F64F65">
        <w:rPr>
          <w:vertAlign w:val="subscript"/>
          <w:lang w:val="en-US"/>
        </w:rPr>
        <w:t xml:space="preserve"> Close</w:t>
      </w:r>
      <w:r w:rsidRPr="00F64F65">
        <w:rPr>
          <w:lang w:val="en-US"/>
        </w:rPr>
        <w:t xml:space="preserve"> = 0.53; ICC2</w:t>
      </w:r>
      <w:r w:rsidRPr="00F64F65">
        <w:rPr>
          <w:vertAlign w:val="subscript"/>
          <w:lang w:val="en-US"/>
        </w:rPr>
        <w:t xml:space="preserve"> Stranger</w:t>
      </w:r>
      <w:r w:rsidRPr="00F64F65">
        <w:rPr>
          <w:lang w:val="en-US"/>
        </w:rPr>
        <w:t xml:space="preserve"> = 0.35) are relatively </w:t>
      </w:r>
      <w:r w:rsidR="007F03A8" w:rsidRPr="00F64F65">
        <w:rPr>
          <w:lang w:val="en-US"/>
        </w:rPr>
        <w:t>higher</w:t>
      </w:r>
      <w:r w:rsidRPr="00F64F65">
        <w:rPr>
          <w:lang w:val="en-US"/>
        </w:rPr>
        <w:t xml:space="preserve"> when using close other or stranger as baseline conditions, but still considerably lower than the desired level in psychometrics. For the ICC2k, which measures the stabilit</w:t>
      </w:r>
      <w:r>
        <w:rPr>
          <w:lang w:val="en-US"/>
        </w:rPr>
        <w:t>y of SPE on group level, the reaction time measures (ICC2k</w:t>
      </w:r>
      <w:r>
        <w:rPr>
          <w:vertAlign w:val="subscript"/>
          <w:lang w:val="en-US"/>
        </w:rPr>
        <w:t xml:space="preserve"> Close </w:t>
      </w:r>
      <w:r>
        <w:rPr>
          <w:lang w:val="en-US"/>
        </w:rPr>
        <w:t>= 0.87; ICC2k</w:t>
      </w:r>
      <w:r>
        <w:rPr>
          <w:vertAlign w:val="subscript"/>
          <w:lang w:val="en-US"/>
        </w:rPr>
        <w:t xml:space="preserve"> Stranger </w:t>
      </w:r>
      <w:r>
        <w:rPr>
          <w:lang w:val="en-US"/>
        </w:rPr>
        <w:t>= 0.90) and efficiency measures (ICC2k</w:t>
      </w:r>
      <w:r>
        <w:rPr>
          <w:vertAlign w:val="subscript"/>
          <w:lang w:val="en-US"/>
        </w:rPr>
        <w:t xml:space="preserve"> Close</w:t>
      </w:r>
      <w:r>
        <w:rPr>
          <w:lang w:val="en-US"/>
        </w:rPr>
        <w:t xml:space="preserve"> = 0.87; ICC2k</w:t>
      </w:r>
      <w:r>
        <w:rPr>
          <w:vertAlign w:val="subscript"/>
          <w:lang w:val="en-US"/>
        </w:rPr>
        <w:t xml:space="preserve"> Stranger</w:t>
      </w:r>
      <w:r>
        <w:rPr>
          <w:lang w:val="en-US"/>
        </w:rPr>
        <w:t xml:space="preserve"> = 0.76) are relatively high when using close other or stranger as baseline conditions, while the remaining ten other ICC2k indices are about 0.5 or even lower. These findings suggest that SPE measures based the reaction time and efficiency are reliable at the group level, while further considerations are needed for measuring individual differences. These results provide insights into the reliability of the SPMT and its future application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507DDC16" w14:textId="1FAFA3E7" w:rsidR="00586F83" w:rsidRPr="00C479F5" w:rsidRDefault="00C479F5" w:rsidP="00C479F5">
      <w:pPr>
        <w:spacing w:line="276" w:lineRule="auto"/>
        <w:rPr>
          <w:iCs/>
          <w:sz w:val="22"/>
          <w:szCs w:val="22"/>
          <w:lang w:val="en-US"/>
        </w:rPr>
      </w:pPr>
      <w:r>
        <w:rPr>
          <w:iCs/>
          <w:sz w:val="22"/>
          <w:szCs w:val="22"/>
          <w:lang w:val="en-US"/>
        </w:rPr>
        <w:br w:type="page"/>
      </w:r>
      <w:r w:rsidR="004F59A0">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p>
    <w:p w14:paraId="44F2A0BF" w14:textId="71D6887B" w:rsidR="009248BD" w:rsidRPr="00AE175A" w:rsidRDefault="006F5CE9" w:rsidP="00AE175A">
      <w:pPr>
        <w:ind w:firstLineChars="100" w:firstLine="240"/>
        <w:rPr>
          <w:lang w:val="en-US"/>
        </w:rPr>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ED438D">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was then reported in memory research by</w:t>
      </w:r>
      <w:r w:rsidR="00C611B3" w:rsidRPr="006A5A80">
        <w:t xml:space="preserve"> </w:t>
      </w:r>
      <w:r w:rsidR="00C611B3" w:rsidRPr="006A5A80">
        <w:fldChar w:fldCharType="begin"/>
      </w:r>
      <w:r w:rsidR="00ED438D">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 xml:space="preserve">who found that participants were able to recall more words when they were related to the self compared to when they were processed at other levels (e.g., semantic). This SPE effect in memory was </w:t>
      </w:r>
      <w:r w:rsidR="00932AAF">
        <w:rPr>
          <w:rFonts w:hint="eastAsia"/>
          <w:noProof/>
        </w:rPr>
        <w:t>also</w:t>
      </w:r>
      <w:r w:rsidR="00932AAF">
        <w:rPr>
          <w:noProof/>
        </w:rPr>
        <w:t xml:space="preserve"> </w:t>
      </w:r>
      <w:r w:rsidRPr="006A5A80">
        <w:rPr>
          <w:noProof/>
        </w:rPr>
        <w:t>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 </w:instrText>
      </w:r>
      <w:r w:rsidR="00ED438D">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ED438D">
        <w:instrText xml:space="preserve"> ADDIN EN.CITE.DATA </w:instrText>
      </w:r>
      <w:r w:rsidR="00ED438D">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w:t>
      </w:r>
      <w:r w:rsidR="00AE175A">
        <w:rPr>
          <w:lang w:val="en-US"/>
        </w:rPr>
        <w:t xml:space="preserve">as </w:t>
      </w:r>
      <w:r w:rsidRPr="006A5A80">
        <w:t>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 </w:instrText>
      </w:r>
      <w:r w:rsidR="00ED438D">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ED438D">
        <w:instrText xml:space="preserve"> ADDIN EN.CITE.DATA </w:instrText>
      </w:r>
      <w:r w:rsidR="00ED438D">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ED438D">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ED438D">
        <w:rPr>
          <w:rFonts w:hint="eastAsia"/>
        </w:rPr>
        <w:instrText>‐</w:instrText>
      </w:r>
      <w:r w:rsidR="00ED438D">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ED438D">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ED438D">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 xml:space="preserve">SPE was </w:t>
      </w:r>
      <w:r w:rsidR="00932AAF">
        <w:rPr>
          <w:rFonts w:hint="eastAsia"/>
        </w:rPr>
        <w:t>also</w:t>
      </w:r>
      <w:r w:rsidR="00932AAF">
        <w:t xml:space="preserve"> </w:t>
      </w:r>
      <w:r w:rsidR="000709F3" w:rsidRPr="006A5A80">
        <w:t>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 </w:instrText>
      </w:r>
      <w:r w:rsidR="00ED438D">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MTU8L1JlY051bT48cmVjb3JkPjxy
ZWMtbnVtYmVyPjE1PC9yZWMtbnVtYmVyPjxmb3JlaWduLWtleXM+PGtleSBhcHA9IkVOIiBkYi1p
ZD0ienpkZnR0ejJmMnp0dGZlMGYwbnBkd2V4eHhhd3d0cjlwNXR6IiB0aW1lc3RhbXA9IjE2OTAx
ODI3NTciPjE1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Q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 </w:instrText>
      </w:r>
      <w:r w:rsidR="00ED438D">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ED438D">
        <w:instrText xml:space="preserve"> ADDIN EN.CITE.DATA </w:instrText>
      </w:r>
      <w:r w:rsidR="00ED438D">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ED438D">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ED438D">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3658C0A9" w14:textId="0E20FF8A" w:rsidR="006E0AEE" w:rsidRDefault="006E0AEE" w:rsidP="006E0AEE">
      <w:pPr>
        <w:ind w:firstLineChars="100" w:firstLine="240"/>
      </w:pPr>
      <w:r>
        <w:t xml:space="preserve">Although SPE is often argued to be a self-specific effect, it can be challenging to disassociate it from the familiarity effect since most studies use stimuli owned by participants or by others.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introduced the Self-Perceptual Matching Task (SPMT), a cognitive paradigm designed to investigate the acquisition of social meaning attributed to different geometric shapes. In this task, participants are required to establish associations between specific geometrical shapes (e.g., triangle, square, and circle) and corresponding labels of persons (e.g., "</w:t>
      </w:r>
      <w:r w:rsidR="00567310">
        <w:t>y</w:t>
      </w:r>
      <w:r>
        <w:t>ou," "friend," and "stranger"). Subsequently, participants engage in a perceptual matching task, wherein they evaluate whether the shape-label pairs presented on the screen align with the previously learned associations.</w:t>
      </w:r>
      <w:r>
        <w:rPr>
          <w:lang w:val="en-US"/>
        </w:rPr>
        <w:t xml:space="preserve"> </w:t>
      </w:r>
      <w:r>
        <w:t xml:space="preserve">In this task,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found that shapes associated with the self were </w:t>
      </w:r>
      <w:r>
        <w:rPr>
          <w:lang w:val="en-US"/>
        </w:rPr>
        <w:t>responded</w:t>
      </w:r>
      <w:r>
        <w:t xml:space="preserve"> with faster reaction times, better accuracy and higher sensitivity scores</w:t>
      </w:r>
      <w:r>
        <w:rPr>
          <w:lang w:val="en-US"/>
        </w:rPr>
        <w:t xml:space="preserve"> (</w:t>
      </w:r>
      <w:r>
        <w:rPr>
          <w:i/>
          <w:iCs/>
          <w:lang w:val="en-US"/>
        </w:rPr>
        <w:t>d’</w:t>
      </w:r>
      <w:r>
        <w:rPr>
          <w:lang w:val="en-US"/>
        </w:rPr>
        <w:t>)</w:t>
      </w:r>
      <w:r>
        <w:t>, compared to shapes associated with friends and strangers.</w:t>
      </w:r>
    </w:p>
    <w:p w14:paraId="4E55CC0B" w14:textId="5764FA06" w:rsidR="00D26D11" w:rsidRPr="006A5A80" w:rsidRDefault="00AE175A" w:rsidP="008155C7">
      <w:pPr>
        <w:ind w:firstLineChars="100" w:firstLine="240"/>
        <w:rPr>
          <w:lang w:val="en-US"/>
        </w:rPr>
      </w:pPr>
      <w:r w:rsidRPr="00AE175A">
        <w:t>The most significant contribution of the SPMT</w:t>
      </w:r>
      <w:r>
        <w:rPr>
          <w:lang w:val="en-US"/>
        </w:rPr>
        <w:t xml:space="preserve"> </w:t>
      </w:r>
      <w:r w:rsidRPr="00AE175A">
        <w:t>lies in its successful elimination of the familiarity effect by strategically inducing self-relatedness just prior to the commencement of the perceptual matching task. As a result of this innovation,</w:t>
      </w:r>
      <w:r>
        <w:rPr>
          <w:lang w:val="en-US"/>
        </w:rPr>
        <w:t xml:space="preserve"> </w:t>
      </w:r>
      <w:r w:rsidR="00064C9C" w:rsidRPr="006A5A80">
        <w:rPr>
          <w:lang w:val="en-US"/>
        </w:rPr>
        <w:t xml:space="preserve">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ED438D">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ED438D">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w:t>
      </w:r>
      <w:r>
        <w:rPr>
          <w:lang w:val="en-US"/>
        </w:rPr>
        <w:t xml:space="preserve"> self-related </w:t>
      </w:r>
      <w:r w:rsidR="00596F9D" w:rsidRPr="006A5A80">
        <w:rPr>
          <w:lang w:val="en-US"/>
        </w:rPr>
        <w:t>labels</w:t>
      </w:r>
      <w:r w:rsidR="00BB1EA1" w:rsidRPr="006A5A80">
        <w:rPr>
          <w:lang w:val="en-US"/>
        </w:rPr>
        <w:t xml:space="preserve"> </w:t>
      </w:r>
      <w:r>
        <w:rPr>
          <w:lang w:val="en-US"/>
        </w:rPr>
        <w:t xml:space="preserve">with moral values </w:t>
      </w:r>
      <w:r w:rsidR="00596F9D" w:rsidRPr="006A5A80">
        <w:rPr>
          <w:lang w:val="en-US"/>
        </w:rPr>
        <w:fldChar w:fldCharType="begin"/>
      </w:r>
      <w:r w:rsidR="00ED438D">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 </w:instrText>
      </w:r>
      <w:r w:rsidR="00ED438D">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ED438D">
        <w:rPr>
          <w:lang w:val="en-US"/>
        </w:rPr>
        <w:instrText xml:space="preserve"> ADDIN EN.CITE.DATA </w:instrText>
      </w:r>
      <w:r w:rsidR="00ED438D">
        <w:rPr>
          <w:lang w:val="en-US"/>
        </w:rPr>
      </w:r>
      <w:r w:rsidR="00ED438D">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00146F5D"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B32666">
        <w:rPr>
          <w:lang w:val="en-US"/>
        </w:rPr>
        <w:t xml:space="preserve">the SPE </w:t>
      </w:r>
      <w:r w:rsidR="00641976" w:rsidRPr="006A5A80">
        <w:rPr>
          <w:lang w:val="en-US"/>
        </w:rPr>
        <w:fldChar w:fldCharType="begin"/>
      </w:r>
      <w:r w:rsidR="00ED438D">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B32666">
        <w:rPr>
          <w:lang w:val="en-US"/>
        </w:rPr>
        <w:t>SPE</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ED438D">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w:t>
      </w:r>
      <w:r w:rsidR="008155C7">
        <w:rPr>
          <w:lang w:val="en-US"/>
        </w:rPr>
        <w:t xml:space="preserve"> The</w:t>
      </w:r>
      <w:r w:rsidR="008155C7" w:rsidRPr="006A5A80">
        <w:rPr>
          <w:lang w:val="en-US"/>
        </w:rPr>
        <w:t xml:space="preserve"> SPMT has also been applied to child development, with studies examining developmental changes in </w:t>
      </w:r>
      <w:r w:rsidR="008155C7">
        <w:rPr>
          <w:lang w:val="en-US"/>
        </w:rPr>
        <w:t>SPE</w:t>
      </w:r>
      <w:r w:rsidR="008155C7" w:rsidRPr="006A5A80">
        <w:rPr>
          <w:lang w:val="en-US"/>
        </w:rPr>
        <w:t xml:space="preserve"> </w:t>
      </w:r>
      <w:r w:rsidR="008155C7" w:rsidRPr="006A5A80">
        <w:rPr>
          <w:lang w:val="en-US"/>
        </w:rPr>
        <w:fldChar w:fldCharType="begin"/>
      </w:r>
      <w:r w:rsidR="00ED438D">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w:instrText>
      </w:r>
      <w:r w:rsidR="00ED438D">
        <w:rPr>
          <w:rFonts w:hint="eastAsia"/>
          <w:lang w:val="en-US"/>
        </w:rPr>
        <w:instrText>‐</w:instrText>
      </w:r>
      <w:r w:rsidR="00ED438D">
        <w:rPr>
          <w:lang w:val="en-US"/>
        </w:rPr>
        <w:instrText>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8155C7" w:rsidRPr="006A5A80">
        <w:rPr>
          <w:lang w:val="en-US"/>
        </w:rPr>
        <w:fldChar w:fldCharType="separate"/>
      </w:r>
      <w:r w:rsidR="008155C7" w:rsidRPr="006A5A80">
        <w:rPr>
          <w:noProof/>
          <w:lang w:val="en-US"/>
        </w:rPr>
        <w:t>(Maire et al., 2020; Zhou et al., 2019)</w:t>
      </w:r>
      <w:r w:rsidR="008155C7" w:rsidRPr="006A5A80">
        <w:rPr>
          <w:lang w:val="en-US"/>
        </w:rPr>
        <w:fldChar w:fldCharType="end"/>
      </w:r>
      <w:r w:rsidR="008155C7" w:rsidRPr="006A5A80">
        <w:rPr>
          <w:lang w:val="en-US"/>
        </w:rPr>
        <w:t>.</w:t>
      </w:r>
      <w:r w:rsidR="008155C7">
        <w:rPr>
          <w:lang w:val="en-US"/>
        </w:rPr>
        <w:t xml:space="preserve"> </w:t>
      </w:r>
      <w:r w:rsidR="008155C7" w:rsidRPr="008155C7">
        <w:rPr>
          <w:lang w:val="en-US"/>
        </w:rPr>
        <w:t>Cross-cultural studies have demonstrated variations in the magnitude of the SPE</w:t>
      </w:r>
      <w:r w:rsidR="008155C7">
        <w:rPr>
          <w:lang w:val="en-US"/>
        </w:rPr>
        <w:t xml:space="preserve"> </w:t>
      </w:r>
      <w:r w:rsidR="008155C7" w:rsidRPr="008155C7">
        <w:rPr>
          <w:lang w:val="en-US"/>
        </w:rPr>
        <w:t>across different cultural contexts, particularly between individualistic and collectivist cultures</w:t>
      </w:r>
      <w:r w:rsidR="008155C7">
        <w:rPr>
          <w:lang w:val="en-US"/>
        </w:rPr>
        <w:t xml:space="preserve"> </w:t>
      </w:r>
      <w:r w:rsidR="00641976" w:rsidRPr="006A5A80">
        <w:rPr>
          <w:lang w:val="en-US"/>
        </w:rPr>
        <w:fldChar w:fldCharType="begin"/>
      </w:r>
      <w:r w:rsidR="00ED438D">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8155C7">
        <w:rPr>
          <w:lang w:val="en-US"/>
        </w:rPr>
        <w:t xml:space="preserve">. </w:t>
      </w:r>
      <w:r w:rsidR="007260C3" w:rsidRPr="006A5A80">
        <w:rPr>
          <w:lang w:val="en-US"/>
        </w:rPr>
        <w:t xml:space="preserve">Finally, </w:t>
      </w:r>
      <w:r w:rsidR="00331FC7">
        <w:rPr>
          <w:lang w:val="en-US"/>
        </w:rPr>
        <w:t>i</w:t>
      </w:r>
      <w:r w:rsidR="008155C7" w:rsidRPr="006A5A80">
        <w:rPr>
          <w:lang w:val="en-US"/>
        </w:rPr>
        <w:t xml:space="preserve">n clinical research, SPMT has </w:t>
      </w:r>
      <w:r w:rsidR="008155C7">
        <w:rPr>
          <w:lang w:val="en-US"/>
        </w:rPr>
        <w:t xml:space="preserve">also </w:t>
      </w:r>
      <w:r w:rsidR="008155C7" w:rsidRPr="006A5A80">
        <w:rPr>
          <w:lang w:val="en-US"/>
        </w:rPr>
        <w:t xml:space="preserve">been </w:t>
      </w:r>
      <w:r w:rsidR="008155C7">
        <w:rPr>
          <w:lang w:val="en-US"/>
        </w:rPr>
        <w:t>integrated</w:t>
      </w:r>
      <w:r w:rsidR="008155C7" w:rsidRPr="006A5A80">
        <w:rPr>
          <w:lang w:val="en-US"/>
        </w:rPr>
        <w:t xml:space="preserve"> to understand atypical self-processing in populations such as those with </w:t>
      </w:r>
      <w:r w:rsidR="008155C7" w:rsidRPr="006A5A80">
        <w:rPr>
          <w:lang w:val="en-US"/>
        </w:rPr>
        <w:lastRenderedPageBreak/>
        <w:t>autism or</w:t>
      </w:r>
      <w:r w:rsidR="00274730">
        <w:rPr>
          <w:lang w:val="en-US"/>
        </w:rPr>
        <w:t xml:space="preserve"> </w:t>
      </w:r>
      <w:r w:rsidR="00274730" w:rsidRPr="006A5A80">
        <w:rPr>
          <w:lang w:val="en-US"/>
        </w:rPr>
        <w:t>depression</w:t>
      </w:r>
      <w:r w:rsidR="008155C7" w:rsidRPr="006A5A80">
        <w:rPr>
          <w:lang w:val="en-US"/>
        </w:rPr>
        <w:t xml:space="preserve"> </w:t>
      </w:r>
      <w:r w:rsidR="0027473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 </w:instrText>
      </w:r>
      <w:r w:rsidR="00ED438D">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ED438D">
        <w:rPr>
          <w:lang w:val="en-US"/>
        </w:rPr>
        <w:instrText xml:space="preserve"> ADDIN EN.CITE.DATA </w:instrText>
      </w:r>
      <w:r w:rsidR="00ED438D">
        <w:rPr>
          <w:lang w:val="en-US"/>
        </w:rPr>
      </w:r>
      <w:r w:rsidR="00ED438D">
        <w:rPr>
          <w:lang w:val="en-US"/>
        </w:rPr>
        <w:fldChar w:fldCharType="end"/>
      </w:r>
      <w:r w:rsidR="00274730">
        <w:rPr>
          <w:lang w:val="en-US"/>
        </w:rPr>
      </w:r>
      <w:r w:rsidR="00274730">
        <w:rPr>
          <w:lang w:val="en-US"/>
        </w:rPr>
        <w:fldChar w:fldCharType="separate"/>
      </w:r>
      <w:r w:rsidR="00274730">
        <w:rPr>
          <w:noProof/>
          <w:lang w:val="en-US"/>
        </w:rPr>
        <w:t>(Gillespie</w:t>
      </w:r>
      <w:r w:rsidR="00274730">
        <w:rPr>
          <w:rFonts w:hint="eastAsia"/>
          <w:noProof/>
          <w:lang w:val="en-US"/>
        </w:rPr>
        <w:t>‐</w:t>
      </w:r>
      <w:r w:rsidR="00274730">
        <w:rPr>
          <w:noProof/>
          <w:lang w:val="en-US"/>
        </w:rPr>
        <w:t>Smith et al., 2018; Nijhof &amp; Bird, 2019; Sui &amp; Humphreys, 2017)</w:t>
      </w:r>
      <w:r w:rsidR="00274730">
        <w:rPr>
          <w:lang w:val="en-US"/>
        </w:rPr>
        <w:fldChar w:fldCharType="end"/>
      </w:r>
      <w:r w:rsidR="008155C7" w:rsidRPr="006A5A80">
        <w:rPr>
          <w:lang w:val="en-US"/>
        </w:rPr>
        <w:t>.</w:t>
      </w:r>
    </w:p>
    <w:p w14:paraId="3DBF737B" w14:textId="103E8778" w:rsidR="006E0AEE" w:rsidRDefault="006E0AEE" w:rsidP="006E0AEE">
      <w:pPr>
        <w:ind w:firstLineChars="100" w:firstLine="240"/>
        <w:rPr>
          <w:lang w:val="en-US"/>
        </w:rPr>
      </w:pPr>
      <w:r>
        <w:t xml:space="preserve">Evaluating the reliability of a behavioral paradigm is essential for researchers planning to use the paradigm to investigate different research questions, such as individual differences and underlying mechanisms </w: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 </w:instrText>
      </w:r>
      <w: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instrText xml:space="preserve"> ADDIN EN.CITE.DATA </w:instrText>
      </w:r>
      <w:r>
        <w:fldChar w:fldCharType="end"/>
      </w:r>
      <w:r>
        <w:fldChar w:fldCharType="separate"/>
      </w:r>
      <w:r>
        <w:rPr>
          <w:noProof/>
        </w:rPr>
        <w:t>(Green et al., 2016; Hedge et al., 2018; Parsons et al., 2019)</w:t>
      </w:r>
      <w:r>
        <w:fldChar w:fldCharType="end"/>
      </w:r>
      <w:r>
        <w:t xml:space="preserve">. While SPMT has gained widespread adoption as a prominent method for investigating the underlying mechanism of SPE, few studies reported of the psychometric properties of the outcomes, leaving the reliability of using the SPMT for measuring individual differences and group level consistency unknown </w:t>
      </w:r>
      <w:r>
        <w:fldChar w:fldCharType="begin"/>
      </w:r>
      <w:r>
        <w:instrText xml:space="preserve"> ADDIN EN.CITE &lt;EndNote&gt;&lt;Cite&gt;&lt;Author&gt;Zorowitz&lt;/Author&gt;&lt;Year&gt;2023&lt;/Year&gt;&lt;RecNum&gt;103&lt;/RecNum&gt;&lt;DisplayText&gt;(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fldChar w:fldCharType="separate"/>
      </w:r>
      <w:r>
        <w:rPr>
          <w:noProof/>
        </w:rPr>
        <w:t>(Zorowitz &amp; Niv, 2023)</w:t>
      </w:r>
      <w:r>
        <w:fldChar w:fldCharType="end"/>
      </w:r>
      <w:r>
        <w:t>. Furthermore, in tasks as simple as the SPMT, there are multiple approaches to quantify the SPE.</w:t>
      </w:r>
      <w:r>
        <w:rPr>
          <w:lang w:val="en-US"/>
        </w:rPr>
        <w:t xml:space="preserve"> </w:t>
      </w:r>
      <w:r>
        <w:t>The SPMT yields two direct outcome variables for quantifying SPE:</w:t>
      </w:r>
      <w:r>
        <w:rPr>
          <w:lang w:val="en-US"/>
        </w:rPr>
        <w:t xml:space="preserve"> </w:t>
      </w:r>
      <w:r>
        <w:t>mean reaction time (RT) and accuracy (ACC). In addition to these, the existing literature has identified four additional outcome variables derived from RT and ACC. These include efficiency (</w:t>
      </w:r>
      <w:r>
        <w:rPr>
          <w:i/>
          <w:iCs/>
        </w:rPr>
        <w:t>η</w:t>
      </w:r>
      <w:r>
        <w:t xml:space="preserve">) </w:t>
      </w:r>
      <w:r>
        <w:fldChar w:fldCharType="begin"/>
      </w:r>
      <w: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theory </w:t>
      </w:r>
      <w:r>
        <w:fldChar w:fldCharType="begin"/>
      </w:r>
      <w: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Hu et al., 2020; Sui et al., 2012)</w:t>
      </w:r>
      <w:r>
        <w:fldChar w:fldCharType="end"/>
      </w:r>
      <w:r>
        <w:t>, and drift rate (</w:t>
      </w:r>
      <w:r>
        <w:rPr>
          <w:i/>
          <w:iCs/>
        </w:rPr>
        <w:t>v</w:t>
      </w:r>
      <w:r>
        <w:t>) and starting point (</w:t>
      </w:r>
      <w:r>
        <w:rPr>
          <w:i/>
          <w:iCs/>
        </w:rPr>
        <w:t>z</w:t>
      </w:r>
      <w:r>
        <w:t xml:space="preserve">) estimated using the drift-diffusion models (DDM) </w:t>
      </w:r>
      <w:r>
        <w:fldChar w:fldCharType="begin"/>
      </w:r>
      <w: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fldChar w:fldCharType="separate"/>
      </w:r>
      <w:r>
        <w:rPr>
          <w:noProof/>
        </w:rPr>
        <w:t>(Golubickis et al., 2017)</w:t>
      </w:r>
      <w:r>
        <w:fldChar w:fldCharType="end"/>
      </w:r>
      <w:r>
        <w:t xml:space="preserve">. Moreover, the calculation of SPE can employ different baseline conditions, such as “Close other” </w:t>
      </w:r>
      <w:r>
        <w:fldChar w:fldCharType="begin"/>
      </w:r>
      <w:r>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42&lt;/RecNum&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t xml:space="preserve">, “Stranger” </w:t>
      </w:r>
      <w:r>
        <w:fldChar w:fldCharType="begin"/>
      </w:r>
      <w:r>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fldChar w:fldCharType="begin"/>
      </w:r>
      <w:r>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w:t>
      </w:r>
      <w:r>
        <w:rPr>
          <w:lang w:val="en-US"/>
        </w:rPr>
        <w:t xml:space="preserve"> </w:t>
      </w:r>
      <w:r>
        <w:rPr>
          <w:lang w:val="en-US"/>
        </w:rPr>
        <w:fldChar w:fldCharType="begin"/>
      </w:r>
      <w:r>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Given the increasing use of SPMT to assess individual differences in fields such as psychiatry </w:t>
      </w:r>
      <w:r>
        <w:rPr>
          <w:lang w:val="en-US"/>
        </w:rPr>
        <w:fldChar w:fldCharType="begin"/>
      </w:r>
      <w:r>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Pr>
          <w:lang w:val="en-US"/>
        </w:rPr>
        <w:fldChar w:fldCharType="separate"/>
      </w:r>
      <w:r>
        <w:rPr>
          <w:noProof/>
          <w:lang w:val="en-US"/>
        </w:rPr>
        <w:t>(Liu et al., 2022)</w:t>
      </w:r>
      <w:r>
        <w:rPr>
          <w:lang w:val="en-US"/>
        </w:rPr>
        <w:fldChar w:fldCharType="end"/>
      </w:r>
      <w:r>
        <w:t>,</w:t>
      </w:r>
      <w:r>
        <w:rPr>
          <w:lang w:val="en-US"/>
        </w:rPr>
        <w:t xml:space="preserve"> social psychology </w:t>
      </w:r>
      <w:r>
        <w:rPr>
          <w:lang w:val="en-US"/>
        </w:rPr>
        <w:fldChar w:fldCharType="begin"/>
      </w:r>
      <w:r>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Pr>
          <w:lang w:val="en-US"/>
        </w:rPr>
        <w:fldChar w:fldCharType="separate"/>
      </w:r>
      <w:r>
        <w:rPr>
          <w:noProof/>
          <w:lang w:val="en-US"/>
        </w:rPr>
        <w:t>(Enock et al., 2018)</w:t>
      </w:r>
      <w:r>
        <w:rPr>
          <w:lang w:val="en-US"/>
        </w:rPr>
        <w:fldChar w:fldCharType="end"/>
      </w:r>
      <w:r>
        <w:rPr>
          <w:lang w:val="en-US"/>
        </w:rPr>
        <w:t xml:space="preserve">, and cognitive neuroscience </w:t>
      </w:r>
      <w:r>
        <w:rPr>
          <w:lang w:val="en-US"/>
        </w:rPr>
        <w:fldChar w:fldCharType="begin"/>
      </w:r>
      <w:r>
        <w:rPr>
          <w:lang w:val="en-US"/>
        </w:rPr>
        <w:instrText xml:space="preserve"> ADDIN EN.CITE &lt;EndNote&gt;&lt;Cite&gt;&lt;Author&gt;Zhang&lt;/Author&gt;&lt;Year&gt;2023&lt;/Year&gt;&lt;RecNum&gt;135&lt;/RecNum&gt;&lt;DisplayText&gt;(Zhang et al., 2023)&lt;/DisplayText&gt;&lt;record&gt;&lt;rec-number&gt;135&lt;/rec-number&gt;&lt;foreign-keys&gt;&lt;key app="EN" db-id="w5e5sta9arwa50eztf0vzr0zf55zr00xd9ae" timestamp="1690443575"&gt;135&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dates&gt;&lt;year&gt;2023&lt;/year&gt;&lt;/dates&gt;&lt;isbn&gt;1053-8119&lt;/isbn&gt;&lt;urls&gt;&lt;/urls&gt;&lt;/record&gt;&lt;/Cite&gt;&lt;/EndNote&gt;</w:instrText>
      </w:r>
      <w:r>
        <w:rPr>
          <w:lang w:val="en-US"/>
        </w:rPr>
        <w:fldChar w:fldCharType="separate"/>
      </w:r>
      <w:r>
        <w:rPr>
          <w:noProof/>
          <w:lang w:val="en-US"/>
        </w:rPr>
        <w:t>(Zhang et al., 2023)</w:t>
      </w:r>
      <w:r>
        <w:rPr>
          <w:lang w:val="en-US"/>
        </w:rPr>
        <w:fldChar w:fldCharType="end"/>
      </w:r>
      <w:r>
        <w:rPr>
          <w:lang w:val="en-US"/>
        </w:rPr>
        <w:t xml:space="preserve">, it is crucial to ensure a high degree of measurement consistency to accurately assess human perceptual capacities. </w:t>
      </w:r>
      <w:r>
        <w:t>As a result, two pivotal questions remain unresolved:</w:t>
      </w:r>
      <w:r>
        <w:rPr>
          <w:lang w:val="en-US"/>
        </w:rPr>
        <w:t xml:space="preserve"> (1) </w:t>
      </w:r>
      <w:r>
        <w:t xml:space="preserve">Can the six outcome variables (RT, ACC, </w:t>
      </w:r>
      <w:r>
        <w:rPr>
          <w:i/>
          <w:iCs/>
        </w:rPr>
        <w:t>d’</w:t>
      </w:r>
      <w:r>
        <w:t xml:space="preserve">, </w:t>
      </w:r>
      <w:r>
        <w:rPr>
          <w:i/>
          <w:iCs/>
        </w:rPr>
        <w:t>η</w:t>
      </w:r>
      <w:r>
        <w:t xml:space="preserve">, </w:t>
      </w:r>
      <w:r>
        <w:rPr>
          <w:i/>
          <w:iCs/>
        </w:rPr>
        <w:t>v</w:t>
      </w:r>
      <w:r>
        <w:t xml:space="preserve">, </w:t>
      </w:r>
      <w:r>
        <w:rPr>
          <w:i/>
          <w:iCs/>
        </w:rPr>
        <w:t>z</w:t>
      </w:r>
      <w:r>
        <w:t>) reliably measure the SPE under various baseline conditions? Additionally, which of these outcome variables demonstrate the highest level of reliability? (2)</w:t>
      </w:r>
      <w:r>
        <w:rPr>
          <w:lang w:val="en-US"/>
        </w:rPr>
        <w:t xml:space="preserve"> </w:t>
      </w:r>
      <w:r>
        <w:t>Is the</w:t>
      </w:r>
      <w:r>
        <w:rPr>
          <w:lang w:val="en-US"/>
        </w:rPr>
        <w:t xml:space="preserve"> SPMT </w:t>
      </w:r>
      <w:r>
        <w:t>suitable for assessing individual differences and group-level variations in the manifestation of the SPE?</w:t>
      </w:r>
      <w:r>
        <w:rPr>
          <w:lang w:val="en-US"/>
        </w:rPr>
        <w:t xml:space="preserve"> </w:t>
      </w:r>
      <w:r>
        <w:t>Addressing these questions is crucial for establishing the reliability of SPMT measurements, allowing for accurate assessment of the SPE and its implications in various domains.</w:t>
      </w:r>
    </w:p>
    <w:p w14:paraId="59022349" w14:textId="77777777" w:rsidR="006E0AEE" w:rsidRDefault="006E0AEE" w:rsidP="006E0AEE">
      <w:pPr>
        <w:ind w:firstLineChars="100" w:firstLine="240"/>
        <w:rPr>
          <w:lang w:val="en-US"/>
        </w:rPr>
      </w:pPr>
      <w:r>
        <w:rPr>
          <w:lang w:val="en-US"/>
        </w:rPr>
        <w:t xml:space="preserve">To address the existing research gap, the present study investigated the reliability of SPE measures computed using different outcome variables under various baseline conditions in the SPMT. This was achieved by re-analyzed 17 independent datasets (N = 833) from 9 </w:t>
      </w:r>
      <w:r w:rsidRPr="00A66BD5">
        <w:rPr>
          <w:lang w:val="en-US"/>
        </w:rPr>
        <w:t>papers</w:t>
      </w:r>
      <w:r>
        <w:rPr>
          <w:lang w:val="en-US"/>
        </w:rPr>
        <w:t xml:space="preserve"> and 2 unpublished projects that employees SPMT. In order to comprehensively assess the SPE measures derived from SPMT, we examined six outcome variables (R</w:t>
      </w:r>
      <w:r>
        <w:t xml:space="preserve">T, ACC, </w:t>
      </w:r>
      <w:r>
        <w:rPr>
          <w:i/>
          <w:iCs/>
        </w:rPr>
        <w:t>d’</w:t>
      </w:r>
      <w:r>
        <w:t xml:space="preserve">, </w:t>
      </w:r>
      <w:r>
        <w:rPr>
          <w:i/>
          <w:iCs/>
        </w:rPr>
        <w:t>η</w:t>
      </w:r>
      <w:r>
        <w:t xml:space="preserve">, </w:t>
      </w:r>
      <w:r>
        <w:rPr>
          <w:i/>
          <w:iCs/>
        </w:rPr>
        <w:t>v</w:t>
      </w:r>
      <w:r>
        <w:t xml:space="preserve">, </w:t>
      </w:r>
      <w:r>
        <w:rPr>
          <w:i/>
          <w:iCs/>
        </w:rPr>
        <w:t>z</w:t>
      </w:r>
      <w:r>
        <w:rPr>
          <w:lang w:val="en-US"/>
        </w:rPr>
        <w:t>) under four baseline conditions (</w:t>
      </w:r>
      <w:r>
        <w:t>“Close other”, “Stranger”, “Celebrity”, and “</w:t>
      </w:r>
      <w:r>
        <w:rPr>
          <w:lang w:val="en-US"/>
        </w:rPr>
        <w:t>N</w:t>
      </w:r>
      <w:r>
        <w:t>on-person”</w:t>
      </w:r>
      <w:r>
        <w:rPr>
          <w:lang w:val="en-US"/>
        </w:rPr>
        <w:t>), as mentioned earlier, that is supposed to capture the disparity between self-related and other-related stimuli of the matching trials. Given the methods available for evaluating the reliability of cognitive tasks, we employed both the Split-Half Reliability (</w:t>
      </w:r>
      <w:r>
        <w:rPr>
          <w:i/>
          <w:iCs/>
          <w:lang w:val="en-US"/>
        </w:rPr>
        <w:t>r</w:t>
      </w:r>
      <w:r>
        <w:rPr>
          <w:lang w:val="en-US"/>
        </w:rPr>
        <w:t>) and Intraclass Correlation Coefficient (ICC2 for individual differences and ICC2k for group-level analysis) to determine the reliability of each SPE measures. The findings of our study provide valuable insights into the reliability and consistency of SPMT and its outcome variables, having the potential to facilitate the future utilization of SPMT in research, clinical settings, and personal performance monitoring.</w:t>
      </w:r>
    </w:p>
    <w:p w14:paraId="0AADF786" w14:textId="77777777" w:rsidR="000E1499" w:rsidRPr="006E0AEE"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4F0D796C"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lastRenderedPageBreak/>
        <w:t xml:space="preserve">2.1 </w:t>
      </w:r>
      <w:r w:rsidR="00BA0079" w:rsidRPr="006A5A80">
        <w:rPr>
          <w:rFonts w:ascii="Times New Roman" w:hAnsi="Times New Roman"/>
        </w:rPr>
        <w:t>Ethics information</w:t>
      </w:r>
      <w:bookmarkEnd w:id="11"/>
      <w:bookmarkEnd w:id="12"/>
      <w:bookmarkEnd w:id="13"/>
    </w:p>
    <w:p w14:paraId="334EBFCE" w14:textId="5FDB9C83" w:rsidR="00A77F77" w:rsidRDefault="00E165D8" w:rsidP="00E165D8">
      <w:pPr>
        <w:ind w:firstLineChars="100" w:firstLine="240"/>
        <w:rPr>
          <w:lang w:val="en-US"/>
        </w:rPr>
      </w:pPr>
      <w:r w:rsidRPr="00E165D8">
        <w:rPr>
          <w:lang w:val="en-US"/>
        </w:rPr>
        <w:t>As this study entails 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023F50D8" w14:textId="4A47E308" w:rsidR="00A77F77" w:rsidRDefault="00C479F5" w:rsidP="00A77F77">
      <w:pPr>
        <w:ind w:firstLineChars="100" w:firstLine="240"/>
        <w:rPr>
          <w:lang w:val="en-US"/>
        </w:rPr>
      </w:pPr>
      <w:r>
        <w:rPr>
          <w:lang w:val="en-US"/>
        </w:rPr>
        <w:t xml:space="preserve">We </w:t>
      </w:r>
      <w:r w:rsidR="00A77F77" w:rsidRPr="00A77F77">
        <w:t xml:space="preserve">first provided a brief overview of </w:t>
      </w:r>
      <w:r w:rsidR="00B7597F">
        <w:rPr>
          <w:lang w:val="en-US"/>
        </w:rPr>
        <w:t>the</w:t>
      </w:r>
      <w:r w:rsidR="00A77F77" w:rsidRPr="00A77F77">
        <w:t xml:space="preserve"> original experimental design</w:t>
      </w:r>
      <w:r w:rsidR="00B7597F">
        <w:rPr>
          <w:lang w:val="en-US"/>
        </w:rPr>
        <w:t xml:space="preserve"> of SPMT</w:t>
      </w:r>
      <w:r w:rsidR="00A77F77" w:rsidRPr="00A77F77">
        <w:t xml:space="preserve">, as described in the Experiment 1 by </w:t>
      </w:r>
      <w:r w:rsidR="00A77F77" w:rsidRPr="006A5A80">
        <w:rPr>
          <w:lang w:val="en-US"/>
        </w:rPr>
        <w:fldChar w:fldCharType="begin"/>
      </w:r>
      <w:r w:rsidR="00ED438D">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A77F77" w:rsidRPr="006A5A80">
        <w:rPr>
          <w:lang w:val="en-US"/>
        </w:rPr>
        <w:fldChar w:fldCharType="separate"/>
      </w:r>
      <w:r w:rsidR="00A77F77" w:rsidRPr="006A5A80">
        <w:rPr>
          <w:noProof/>
          <w:lang w:val="en-US"/>
        </w:rPr>
        <w:t>Sui et al. (2012)</w:t>
      </w:r>
      <w:r w:rsidR="00A77F77" w:rsidRPr="006A5A80">
        <w:rPr>
          <w:lang w:val="en-US"/>
        </w:rPr>
        <w:fldChar w:fldCharType="end"/>
      </w:r>
      <w:r w:rsidR="00A77F77" w:rsidRPr="004B0001">
        <w:rPr>
          <w:lang w:val="en-US"/>
        </w:rPr>
        <w:t xml:space="preserve">. </w:t>
      </w:r>
      <w:r w:rsidR="00A77F77" w:rsidRPr="003F666B">
        <w:rPr>
          <w:lang w:val="en-US"/>
        </w:rPr>
        <w:t>The original SPMT used a 2 by 3 within-subject design. The first independent variable, labeled “Matching,”</w:t>
      </w:r>
      <w:r w:rsidR="00A77F77">
        <w:rPr>
          <w:lang w:val="en-US"/>
        </w:rPr>
        <w:t xml:space="preserve"> </w:t>
      </w:r>
      <w:r w:rsidR="00A77F77" w:rsidRPr="003F666B">
        <w:rPr>
          <w:lang w:val="en-US"/>
        </w:rPr>
        <w:t>consisted of two levels: “Matching” and “Nonmatching,” indicating whether the shape and label were congruent. The second independent variable, labeled</w:t>
      </w:r>
      <w:r w:rsidR="00B7597F">
        <w:rPr>
          <w:lang w:val="en-US"/>
        </w:rPr>
        <w:t xml:space="preserve"> “</w:t>
      </w:r>
      <w:r w:rsidR="00A77F77" w:rsidRPr="003F666B">
        <w:rPr>
          <w:lang w:val="en-US"/>
        </w:rPr>
        <w:t>Identity”</w:t>
      </w:r>
      <w:r w:rsidR="00B7597F">
        <w:rPr>
          <w:lang w:val="en-US"/>
        </w:rPr>
        <w:t xml:space="preserve">, </w:t>
      </w:r>
      <w:r w:rsidR="00A77F77" w:rsidRPr="003F666B">
        <w:rPr>
          <w:lang w:val="en-US"/>
        </w:rPr>
        <w:t>comprised three levels:</w:t>
      </w:r>
      <w:r w:rsidR="00A77F77">
        <w:rPr>
          <w:lang w:val="en-US"/>
        </w:rPr>
        <w:t xml:space="preserve"> </w:t>
      </w:r>
      <w:r w:rsidR="00A77F77" w:rsidRPr="003F666B">
        <w:rPr>
          <w:lang w:val="en-US"/>
        </w:rPr>
        <w:t>“Self”,</w:t>
      </w:r>
      <w:r w:rsidR="00A77F77">
        <w:rPr>
          <w:lang w:val="en-US"/>
        </w:rPr>
        <w:t xml:space="preserve"> </w:t>
      </w:r>
      <w:r w:rsidR="00A77F77" w:rsidRPr="003F666B">
        <w:rPr>
          <w:lang w:val="en-US"/>
        </w:rPr>
        <w:t>“Friend”, and “Stranger”, representing the corresponding identity associated with the shape.</w:t>
      </w:r>
    </w:p>
    <w:p w14:paraId="063E590E" w14:textId="227D5895" w:rsidR="003970A3" w:rsidRDefault="00A77F77" w:rsidP="00F6143A">
      <w:pPr>
        <w:rPr>
          <w:lang w:val="en-US"/>
        </w:rPr>
      </w:pPr>
      <w:r w:rsidRPr="00A77F77">
        <w:rPr>
          <w:lang w:val="en-US"/>
        </w:rPr>
        <w:t xml:space="preserve">The original SPMT consisted of two </w:t>
      </w:r>
      <w:r w:rsidR="00B7597F">
        <w:rPr>
          <w:lang w:val="en-US"/>
        </w:rPr>
        <w:t>stages</w:t>
      </w:r>
      <w:r w:rsidRPr="00A77F77">
        <w:rPr>
          <w:lang w:val="en-US"/>
        </w:rPr>
        <w:t xml:space="preserve"> (</w:t>
      </w:r>
      <w:r w:rsidRPr="003F666B">
        <w:rPr>
          <w:lang w:val="en-US"/>
        </w:rPr>
        <w:t>see Fig. 1</w:t>
      </w:r>
      <w:r>
        <w:rPr>
          <w:lang w:val="en-US"/>
        </w:rPr>
        <w:t xml:space="preserve">). </w:t>
      </w:r>
      <w:r w:rsidRPr="00A77F77">
        <w:rPr>
          <w:lang w:val="en-US"/>
        </w:rPr>
        <w:t xml:space="preserve">In the first </w:t>
      </w:r>
      <w:r w:rsidR="00B7597F">
        <w:rPr>
          <w:lang w:val="en-US"/>
        </w:rPr>
        <w:t>stage</w:t>
      </w:r>
      <w:r w:rsidR="00B7597F" w:rsidRPr="00A77F77">
        <w:rPr>
          <w:lang w:val="en-US"/>
        </w:rPr>
        <w:t xml:space="preserve"> </w:t>
      </w:r>
      <w:r w:rsidRPr="00A77F77">
        <w:rPr>
          <w:lang w:val="en-US"/>
        </w:rPr>
        <w:t xml:space="preserve">(learning </w:t>
      </w:r>
      <w:r w:rsidR="00B7597F">
        <w:rPr>
          <w:lang w:val="en-US"/>
        </w:rPr>
        <w:t>stage</w:t>
      </w:r>
      <w:r w:rsidRPr="00A77F77">
        <w:rPr>
          <w:lang w:val="en-US"/>
        </w:rPr>
        <w:t xml:space="preserve">), participants completed a learning task in which they associated three geometric shapes (circle, triangle and square) with three labels (self, friend, and stranger) for approximately 60 seconds. The shape-label associations were </w:t>
      </w:r>
      <w:r w:rsidR="00B7597F" w:rsidRPr="004F59A0">
        <w:t xml:space="preserve">counter-balanced </w:t>
      </w:r>
      <w:r w:rsidRPr="00A77F77">
        <w:rPr>
          <w:lang w:val="en-US"/>
        </w:rPr>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A77F77">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2FC19C8E" w14:textId="77777777" w:rsidR="006F34E5" w:rsidRPr="00A77F77" w:rsidRDefault="006F34E5" w:rsidP="00A77F77">
      <w:pPr>
        <w:ind w:firstLineChars="100" w:firstLine="240"/>
        <w:rPr>
          <w:lang w:val="en-US"/>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2A3FA63B" w14:textId="2312C396" w:rsidR="00630EE2" w:rsidRPr="00F6143A" w:rsidRDefault="003970A3" w:rsidP="00F6143A">
      <w:pPr>
        <w:spacing w:beforeLines="100" w:before="240" w:afterLines="100" w:after="240"/>
        <w:jc w:val="center"/>
      </w:pPr>
      <w:r w:rsidRPr="00F6143A">
        <w:rPr>
          <w:rFonts w:eastAsia="MS Mincho"/>
          <w:b/>
          <w:bCs/>
          <w:lang w:val="en-US" w:eastAsia="de-DE"/>
        </w:rPr>
        <w:t>Fig</w:t>
      </w:r>
      <w:r w:rsidR="004F59A0" w:rsidRPr="00F6143A">
        <w:rPr>
          <w:rFonts w:eastAsia="MS Mincho"/>
          <w:b/>
          <w:bCs/>
          <w:lang w:val="en-US" w:eastAsia="de-DE"/>
        </w:rPr>
        <w:t>.</w:t>
      </w:r>
      <w:r w:rsidRPr="00F6143A">
        <w:rPr>
          <w:rFonts w:eastAsia="MS Mincho"/>
          <w:b/>
          <w:bCs/>
          <w:lang w:val="en-US" w:eastAsia="de-DE"/>
        </w:rPr>
        <w:t xml:space="preserve"> 1.</w:t>
      </w:r>
      <w:r w:rsidRPr="00F6143A">
        <w:rPr>
          <w:rFonts w:eastAsia="MS Mincho"/>
          <w:lang w:val="en-US" w:eastAsia="de-DE"/>
        </w:rPr>
        <w:t xml:space="preserve">  </w:t>
      </w:r>
      <w:r w:rsidR="00664FB1" w:rsidRPr="00F6143A">
        <w:rPr>
          <w:rFonts w:eastAsia="MS Mincho"/>
          <w:lang w:val="en-US" w:eastAsia="de-DE"/>
        </w:rPr>
        <w:t xml:space="preserve">Procedure of the original </w:t>
      </w:r>
      <w:r w:rsidR="00BC1362" w:rsidRPr="00F6143A">
        <w:rPr>
          <w:rFonts w:eastAsia="MS Mincho"/>
          <w:lang w:val="en-US" w:eastAsia="de-DE"/>
        </w:rPr>
        <w:t>SPMT</w:t>
      </w:r>
      <w:r w:rsidR="00664FB1" w:rsidRPr="00F6143A">
        <w:rPr>
          <w:rFonts w:eastAsia="MS Mincho"/>
          <w:lang w:val="en-US" w:eastAsia="de-DE"/>
        </w:rPr>
        <w:t xml:space="preserve"> in the </w:t>
      </w:r>
      <w:r w:rsidR="00734D4B" w:rsidRPr="00F6143A">
        <w:rPr>
          <w:rFonts w:eastAsia="MS Mincho"/>
          <w:lang w:val="en-US" w:eastAsia="de-DE"/>
        </w:rPr>
        <w:t>E</w:t>
      </w:r>
      <w:r w:rsidR="00664FB1" w:rsidRPr="00F6143A">
        <w:rPr>
          <w:rFonts w:eastAsia="MS Mincho"/>
          <w:lang w:val="en-US" w:eastAsia="de-DE"/>
        </w:rPr>
        <w:t>xperiment 1</w:t>
      </w:r>
      <w:r w:rsidR="008E771F" w:rsidRPr="00F6143A">
        <w:rPr>
          <w:rFonts w:eastAsia="MS Mincho"/>
          <w:lang w:val="en-US" w:eastAsia="de-DE"/>
        </w:rPr>
        <w:t xml:space="preserve"> </w:t>
      </w:r>
      <w:r w:rsidR="008E771F" w:rsidRPr="00F6143A">
        <w:fldChar w:fldCharType="begin"/>
      </w:r>
      <w:r w:rsidR="00ED438D">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F6143A">
        <w:fldChar w:fldCharType="separate"/>
      </w:r>
      <w:r w:rsidR="00734D4B" w:rsidRPr="00F6143A">
        <w:rPr>
          <w:noProof/>
        </w:rPr>
        <w:t>(Sui et al., 2012)</w:t>
      </w:r>
      <w:r w:rsidR="008E771F" w:rsidRPr="00F6143A">
        <w:fldChar w:fldCharType="end"/>
      </w:r>
      <w:r w:rsidR="00253B66" w:rsidRPr="00F6143A">
        <w:t>.</w:t>
      </w:r>
    </w:p>
    <w:p w14:paraId="3470775B" w14:textId="77777777" w:rsidR="00FD5E1F" w:rsidRDefault="00FD5E1F" w:rsidP="00DD3690">
      <w:pPr>
        <w:widowControl w:val="0"/>
        <w:rPr>
          <w:rFonts w:eastAsiaTheme="minorEastAsia"/>
          <w:bCs/>
          <w:lang w:val="en-US"/>
        </w:rPr>
      </w:pPr>
    </w:p>
    <w:p w14:paraId="14FD32D9" w14:textId="10BBE1B8" w:rsidR="000456DA" w:rsidRDefault="000456DA" w:rsidP="000456DA">
      <w:pPr>
        <w:widowControl w:val="0"/>
        <w:rPr>
          <w:rFonts w:eastAsiaTheme="minorEastAsia"/>
          <w:bCs/>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77777777"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Pr="000456DA">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c"/>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c"/>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c"/>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079FD1D9"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Pr="00F64F65">
        <w:rPr>
          <w:rFonts w:eastAsiaTheme="minorEastAsia"/>
          <w:bCs/>
          <w:color w:val="000000" w:themeColor="text1"/>
          <w:lang w:val="en-US"/>
        </w:rPr>
        <w:instrText xml:space="preserve"> ADDIN EN.CITE </w:instrTex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0MjwvUmVjTnVtPjxyZWNvcmQ+PHJlYy1u
dW1iZXI+NDI8L3JlYy1udW1iZXI+PGZvcmVpZ24ta2V5cz48a2V5IGFwcD0iRU4iIGRiLWlkPSJ6
emRmdHR6MmYyenR0ZmUwZjBucGR3ZXh4eGF3d3RyOXA1dHoiIHRpbWVzdGFtcD0iMTY5MDE4Mjc1
NyI+NDI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Pr="00F64F65">
        <w:rPr>
          <w:rFonts w:eastAsiaTheme="minorEastAsia"/>
          <w:bCs/>
          <w:color w:val="000000" w:themeColor="text1"/>
          <w:lang w:val="en-US"/>
        </w:rPr>
        <w:instrText xml:space="preserve"> ADDIN EN.CITE.DATA </w:instrText>
      </w:r>
      <w:r w:rsidRPr="00F64F65">
        <w:rPr>
          <w:rFonts w:eastAsiaTheme="minorEastAsia"/>
          <w:bCs/>
          <w:color w:val="000000" w:themeColor="text1"/>
          <w:lang w:val="en-US"/>
        </w:rPr>
      </w:r>
      <w:r w:rsidRPr="00F64F65">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sidRPr="00F64F65">
        <w:rPr>
          <w:rFonts w:eastAsiaTheme="minorEastAsia"/>
          <w:bCs/>
          <w:color w:val="000000" w:themeColor="text1"/>
          <w:lang w:val="en-US"/>
        </w:rPr>
        <w:instrText xml:space="preserve"> ADDIN EN.CITE </w:instrText>
      </w:r>
      <w:r w:rsidR="006E0AEE"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6E0AEE" w:rsidRPr="00F64F65">
        <w:rPr>
          <w:rFonts w:eastAsiaTheme="minorEastAsia"/>
          <w:bCs/>
          <w:color w:val="000000" w:themeColor="text1"/>
          <w:lang w:val="en-US"/>
        </w:rPr>
        <w:instrText xml:space="preserve"> ADDIN EN.CITE.DATA </w:instrText>
      </w:r>
      <w:r w:rsidR="006E0AEE" w:rsidRPr="00F64F65">
        <w:rPr>
          <w:rFonts w:eastAsiaTheme="minorEastAsia"/>
          <w:bCs/>
          <w:color w:val="000000" w:themeColor="text1"/>
          <w:lang w:val="en-US"/>
        </w:rPr>
      </w:r>
      <w:r w:rsidR="006E0AEE" w:rsidRPr="00F64F65">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6E0AEE" w:rsidRPr="00F64F65">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Pr="00F64F65">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1"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Pr="00F64F65">
        <w:rPr>
          <w:rFonts w:eastAsiaTheme="minorEastAsia"/>
          <w:bCs/>
          <w:color w:val="000000" w:themeColor="text1"/>
          <w:lang w:val="en-US"/>
        </w:rPr>
        <w:instrText xml:space="preserve"> ADDIN EN.CITE &lt;EndNote&gt;&lt;Cite&gt;&lt;Author&gt;Bukowski&lt;/Author&gt;&lt;Year&gt;2021&lt;/Year&gt;&lt;RecNum&gt;56&lt;/RecNum&gt;&lt;DisplayText&gt;(Bukowski et al., 2021)&lt;/DisplayText&gt;&lt;record&gt;&lt;rec-number&gt;56&lt;/rec-number&gt;&lt;foreign-keys&gt;&lt;key app="EN" db-id="zzdfttz2f2zttfe0f0npdwexxxawwtr9p5tz" timestamp="1690182757"&gt;56&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77777777"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2"/>
          <w:footerReference w:type="first" r:id="rId13"/>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Pr="00F64F65">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Pr="00F64F65">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641061DD"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ED438D">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518A37B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1C1CCE36"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Pr="00593397">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056B846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5DC7B0F2"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7CA83D9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3D76">
              <w:rPr>
                <w:rFonts w:eastAsia="PMingLiU"/>
                <w:sz w:val="16"/>
                <w:szCs w:val="16"/>
              </w:rPr>
              <w:instrText xml:space="preserve"> ADDIN EN.CITE &lt;EndNote&gt;&lt;Cite AuthorYear="1"&gt;&lt;Author&gt;Navon&lt;/Author&gt;&lt;Year&gt;2021&lt;/Year&gt;&lt;RecNum&gt;42&lt;/RecNum&gt;&lt;DisplayText&gt;Navon and Makovski (2021)&lt;/DisplayText&gt;&lt;record&gt;&lt;rec-number&gt;42&lt;/rec-number&gt;&lt;foreign-keys&gt;&lt;key app="EN" db-id="zzdfttz2f2zttfe0f0npdwexxxawwtr9p5tz" timestamp="1690182757"&gt;42&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7AF6DB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0FECA5E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ED438D">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67D49935"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6F41F131"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ED438D" w:rsidRPr="00593397">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Pr="00593397">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39AC670A" w:rsidR="00FF4222" w:rsidRPr="0004083D" w:rsidRDefault="00AE693C" w:rsidP="0004083D">
      <w:pPr>
        <w:widowControl w:val="0"/>
        <w:ind w:left="160" w:hangingChars="100" w:hanging="160"/>
        <w:sectPr w:rsidR="00FF4222" w:rsidRPr="0004083D" w:rsidSect="00FF4222">
          <w:footerReference w:type="default" r:id="rId14"/>
          <w:footerReference w:type="first" r:id="rId15"/>
          <w:pgSz w:w="15840" w:h="12240" w:orient="landscape"/>
          <w:pgMar w:top="1440" w:right="1440" w:bottom="1440" w:left="1440" w:header="720" w:footer="720" w:gutter="0"/>
          <w:cols w:space="720"/>
          <w:titlePg/>
          <w:docGrid w:linePitch="326"/>
        </w:sectPr>
      </w:pPr>
      <w:bookmarkStart w:id="1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ED438D">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166024A2" w:rsidR="001C2F36" w:rsidRDefault="004F59A0" w:rsidP="001C2F36">
      <w:pPr>
        <w:pStyle w:val="1"/>
        <w:keepNext w:val="0"/>
        <w:keepLines w:val="0"/>
        <w:spacing w:after="240"/>
        <w:rPr>
          <w:rFonts w:eastAsia="Calibri"/>
          <w:b/>
          <w:sz w:val="42"/>
          <w:szCs w:val="42"/>
        </w:rPr>
      </w:pPr>
      <w:bookmarkStart w:id="19" w:name="_c49m91hl2d4p" w:colFirst="0" w:colLast="0"/>
      <w:bookmarkStart w:id="20" w:name="_5w73peohap5j" w:colFirst="0" w:colLast="0"/>
      <w:bookmarkStart w:id="21" w:name="_Toc139718157"/>
      <w:bookmarkStart w:id="22" w:name="_Toc129530161"/>
      <w:bookmarkStart w:id="23" w:name="_Toc129530191"/>
      <w:bookmarkEnd w:id="18"/>
      <w:bookmarkEnd w:id="19"/>
      <w:bookmarkEnd w:id="20"/>
      <w:r w:rsidRPr="00CB0739">
        <w:rPr>
          <w:rFonts w:eastAsia="Calibri"/>
          <w:b/>
          <w:sz w:val="42"/>
          <w:szCs w:val="42"/>
        </w:rPr>
        <w:lastRenderedPageBreak/>
        <w:t xml:space="preserve">3 </w:t>
      </w:r>
      <w:r w:rsidR="00BA0079" w:rsidRPr="00CB0739">
        <w:rPr>
          <w:rFonts w:eastAsia="Calibri"/>
          <w:b/>
          <w:sz w:val="42"/>
          <w:szCs w:val="42"/>
        </w:rPr>
        <w:t>Analysis</w:t>
      </w:r>
      <w:bookmarkEnd w:id="21"/>
      <w:r w:rsidR="00BA0079" w:rsidRPr="00CB0739">
        <w:rPr>
          <w:rFonts w:eastAsia="Calibri"/>
          <w:b/>
          <w:sz w:val="42"/>
          <w:szCs w:val="42"/>
        </w:rPr>
        <w:t xml:space="preserve"> </w:t>
      </w:r>
      <w:bookmarkStart w:id="24" w:name="_Toc139718158"/>
      <w:bookmarkEnd w:id="22"/>
      <w:bookmarkEnd w:id="23"/>
    </w:p>
    <w:p w14:paraId="5C5C0C30" w14:textId="356F3897" w:rsidR="001C2F36" w:rsidRDefault="001C2F36" w:rsidP="001C2F36">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The </w:t>
      </w:r>
      <w:r>
        <w:rPr>
          <w:lang w:val="en-US"/>
        </w:rPr>
        <w:t>drift rate (</w:t>
      </w:r>
      <w:r w:rsidRPr="001C2F36">
        <w:rPr>
          <w:i/>
          <w:iCs/>
          <w:lang w:val="en-US"/>
        </w:rPr>
        <w:t>v</w:t>
      </w:r>
      <w:r>
        <w:rPr>
          <w:lang w:val="en-US"/>
        </w:rPr>
        <w:t>) and starting point (</w:t>
      </w:r>
      <w:r w:rsidRPr="001C2F36">
        <w:rPr>
          <w:i/>
          <w:iCs/>
          <w:lang w:val="en-US"/>
        </w:rPr>
        <w:t>z</w:t>
      </w:r>
      <w:r>
        <w:rPr>
          <w:lang w:val="en-US"/>
        </w:rPr>
        <w:t xml:space="preserve">) of the drift-diffusion model (DDM) was obtained in </w:t>
      </w:r>
      <w:r w:rsidR="00BC4A89" w:rsidRPr="00320FC9">
        <w:rPr>
          <w:lang w:val="en-US"/>
        </w:rPr>
        <w:t>R</w:t>
      </w:r>
      <w:r>
        <w:rPr>
          <w:lang w:val="en-US"/>
        </w:rPr>
        <w:t>, using the “RWiener” package</w:t>
      </w:r>
      <w:r w:rsidR="007D2E0B">
        <w:rPr>
          <w:lang w:val="en-US"/>
        </w:rPr>
        <w:t xml:space="preserve"> </w:t>
      </w:r>
      <w:r w:rsidR="007D2E0B">
        <w:rPr>
          <w:lang w:val="en-US"/>
        </w:rPr>
        <w:fldChar w:fldCharType="begin"/>
      </w:r>
      <w:r w:rsidR="00ED438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r w:rsidRPr="0071766D">
        <w:rPr>
          <w:rFonts w:eastAsiaTheme="minorEastAsia"/>
          <w:bCs/>
          <w:lang w:val="en-US"/>
        </w:rPr>
        <w:t>All</w:t>
      </w:r>
      <w:r>
        <w:rPr>
          <w:rFonts w:eastAsiaTheme="minorEastAsia"/>
          <w:bCs/>
          <w:lang w:val="en-US"/>
        </w:rPr>
        <w:t xml:space="preserve"> </w:t>
      </w:r>
      <w:r w:rsidRPr="0071766D">
        <w:rPr>
          <w:rFonts w:eastAsiaTheme="minorEastAsia"/>
          <w:bCs/>
          <w:lang w:val="en-US"/>
        </w:rPr>
        <w:t xml:space="preserve">analyses in this paper were performed using the statistical software R </w:t>
      </w:r>
      <w:r w:rsidRPr="0071766D">
        <w:rPr>
          <w:rFonts w:eastAsiaTheme="minorEastAsia"/>
          <w:bCs/>
          <w:lang w:val="en-US"/>
        </w:rPr>
        <w:fldChar w:fldCharType="begin"/>
      </w:r>
      <w:r w:rsidR="00ED438D">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71766D">
        <w:rPr>
          <w:rFonts w:eastAsiaTheme="minorEastAsia"/>
          <w:bCs/>
          <w:lang w:val="en-US"/>
        </w:rPr>
        <w:fldChar w:fldCharType="separate"/>
      </w:r>
      <w:r w:rsidRPr="0071766D">
        <w:rPr>
          <w:rFonts w:eastAsiaTheme="minorEastAsia"/>
          <w:bCs/>
          <w:noProof/>
          <w:lang w:val="en-US"/>
        </w:rPr>
        <w:t>(R Core Team, 2023)</w:t>
      </w:r>
      <w:r w:rsidRPr="0071766D">
        <w:rPr>
          <w:rFonts w:eastAsiaTheme="minorEastAsia"/>
          <w:bCs/>
          <w:lang w:val="en-US"/>
        </w:rPr>
        <w:fldChar w:fldCharType="end"/>
      </w:r>
      <w:r w:rsidRPr="0071766D">
        <w:rPr>
          <w:rFonts w:eastAsiaTheme="minorEastAsia"/>
          <w:bCs/>
          <w:lang w:val="en-US"/>
        </w:rPr>
        <w:t xml:space="preserve">. </w:t>
      </w:r>
    </w:p>
    <w:p w14:paraId="45228A64" w14:textId="24DABACF" w:rsidR="004742C6" w:rsidRDefault="00BC4A89" w:rsidP="00E40292">
      <w:pPr>
        <w:widowControl w:val="0"/>
        <w:ind w:firstLineChars="100" w:firstLine="240"/>
        <w:rPr>
          <w:rFonts w:eastAsiaTheme="minorEastAsia"/>
          <w:bCs/>
          <w:lang w:val="en-US"/>
        </w:rPr>
      </w:pPr>
      <w:r>
        <w:rPr>
          <w:rFonts w:eastAsiaTheme="minorEastAsia"/>
          <w:bCs/>
          <w:lang w:val="en-US"/>
        </w:rPr>
        <w:t>The roadmap of the current study is visually represented in</w:t>
      </w:r>
      <w:r w:rsidR="00A83745" w:rsidRPr="0071766D">
        <w:rPr>
          <w:rFonts w:eastAsiaTheme="minorEastAsia"/>
          <w:bCs/>
          <w:lang w:val="en-US"/>
        </w:rPr>
        <w:t xml:space="preserve"> Fig. 2. 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baseline conditions. Finally, we calculated the split-half reliabilities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 ICC2k).</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6A4A2D92" w:rsidR="000F7D79" w:rsidRDefault="000F7D79" w:rsidP="00E40292">
      <w:pPr>
        <w:widowControl w:val="0"/>
        <w:ind w:firstLineChars="100" w:firstLine="240"/>
        <w:rPr>
          <w:rFonts w:eastAsiaTheme="minorEastAsia"/>
          <w:bCs/>
          <w:lang w:val="en-US"/>
        </w:rPr>
      </w:pPr>
      <w:r>
        <w:rPr>
          <w:noProof/>
        </w:rPr>
        <w:drawing>
          <wp:inline distT="0" distB="0" distL="0" distR="0" wp14:anchorId="39DD299C" wp14:editId="4413BB06">
            <wp:extent cx="5943600" cy="334264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342640"/>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ED23D41"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0284A868" w14:textId="77777777" w:rsidR="000F7D79" w:rsidRPr="00213235" w:rsidRDefault="000F7D79" w:rsidP="000F7D79">
      <w:pPr>
        <w:jc w:val="center"/>
        <w:rPr>
          <w:rFonts w:eastAsia="MS Mincho"/>
          <w:sz w:val="22"/>
          <w:szCs w:val="22"/>
          <w:lang w:val="en-US"/>
        </w:rPr>
      </w:pPr>
    </w:p>
    <w:p w14:paraId="4E04EB48" w14:textId="2DC31AAD" w:rsidR="00876295" w:rsidRPr="00876295" w:rsidRDefault="001C2F36" w:rsidP="00876295">
      <w:pPr>
        <w:pStyle w:val="2"/>
        <w:spacing w:after="120"/>
        <w:rPr>
          <w:rFonts w:ascii="Times New Roman" w:hAnsi="Times New Roman"/>
          <w:lang w:val="en-US"/>
        </w:rPr>
      </w:pPr>
      <w:r>
        <w:rPr>
          <w:rFonts w:ascii="Times New Roman" w:hAnsi="Times New Roman"/>
          <w:lang w:val="en-US"/>
        </w:rPr>
        <w:t xml:space="preserve">3.1 </w:t>
      </w:r>
      <w:r w:rsidRPr="00DA1946">
        <w:rPr>
          <w:rFonts w:ascii="Times New Roman" w:hAnsi="Times New Roman"/>
          <w:lang w:val="en-US"/>
        </w:rPr>
        <w:t xml:space="preserve">Deviation from </w:t>
      </w:r>
      <w:r>
        <w:rPr>
          <w:rFonts w:ascii="Times New Roman" w:hAnsi="Times New Roman"/>
          <w:lang w:val="en-US"/>
        </w:rPr>
        <w:t>P</w:t>
      </w:r>
      <w:r w:rsidRPr="00DA1946">
        <w:rPr>
          <w:rFonts w:ascii="Times New Roman" w:hAnsi="Times New Roman"/>
          <w:lang w:val="en-US"/>
        </w:rPr>
        <w:t>reregistration</w:t>
      </w:r>
    </w:p>
    <w:p w14:paraId="3E1F193F" w14:textId="2D684A88" w:rsidR="00BC4A89" w:rsidRDefault="00BC4A89" w:rsidP="00CC027F">
      <w:pPr>
        <w:ind w:firstLineChars="100" w:firstLine="240"/>
        <w:rPr>
          <w:lang w:val="en-US"/>
        </w:rPr>
      </w:pPr>
      <w:bookmarkStart w:id="25" w:name="_8ky6xw9d7iji" w:colFirst="0" w:colLast="0"/>
      <w:bookmarkEnd w:id="25"/>
      <w:r>
        <w:rPr>
          <w:lang w:val="en-US"/>
        </w:rPr>
        <w:t xml:space="preserve">We adhere to our pre-registration plan as much as possible, however, there are a few differences between the current report and registration document. First, we used a different algorithm for estimating parameters of the drift-diffusion model. In the registration, we planned to estimate the drift rate (v) and starting point (z) of the drift-diffusion model using the “fit_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we found that this algorithm is flawed when estimating parameter </w:t>
      </w:r>
      <w:r>
        <w:rPr>
          <w:i/>
          <w:iCs/>
          <w:lang w:val="en-US"/>
        </w:rPr>
        <w:t>z</w:t>
      </w:r>
      <w:r>
        <w:rPr>
          <w:lang w:val="en-US"/>
        </w:rPr>
        <w:t xml:space="preserve"> during in parameters recovery (details provided in the Supplementary materials). After comparing 5 algorithms, we found that the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w:t>
      </w:r>
      <w:r>
        <w:rPr>
          <w:lang w:val="en-US"/>
        </w:rPr>
        <w:lastRenderedPageBreak/>
        <w:t>confidence interval width, and computational efficiency, making it the most suitable choice for our analysis. Nevertheless, for transparency, we have included the results from ezDDM in the supplementary materials (see Supplementary, Fig. 2-4). Second,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w:t>
      </w:r>
      <w:r w:rsidR="00CC027F">
        <w:rPr>
          <w:lang w:val="en-US"/>
        </w:rPr>
        <w:t xml:space="preserve"> Third, w</w:t>
      </w:r>
      <w:r w:rsidR="00CC027F"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CC027F">
        <w:rPr>
          <w:lang w:val="en-US"/>
        </w:rPr>
        <w:t xml:space="preserve"> </w:t>
      </w:r>
      <w:r w:rsidR="00CC027F">
        <w:rPr>
          <w:bCs/>
          <w:color w:val="000000" w:themeColor="text1"/>
        </w:rPr>
        <w:t>(Kucina et al.2023)</w:t>
      </w:r>
      <w:r w:rsidR="00CC027F" w:rsidRPr="00CC027F">
        <w:rPr>
          <w:lang w:val="en-US"/>
        </w:rPr>
        <w:t>, during the formal analysis, we assigned different weights to each study based on the number of trials and performed a weighted average of the split-half reliabilities.</w:t>
      </w:r>
      <w:r w:rsidR="00CC027F">
        <w:rPr>
          <w:lang w:val="en-US"/>
        </w:rPr>
        <w:t xml:space="preserve"> Fourth, b</w:t>
      </w:r>
      <w:r w:rsidR="00CC027F" w:rsidRPr="00CC027F">
        <w:rPr>
          <w:lang w:val="en-US"/>
        </w:rPr>
        <w:t>ased on the data we collected, we also explored the relationship between the number of trials and the Monte Carlo split-half reliability, and found a significant positive correlation</w:t>
      </w:r>
      <w:r w:rsidR="00CC027F">
        <w:rPr>
          <w:lang w:val="en-US"/>
        </w:rPr>
        <w:t xml:space="preserve"> </w:t>
      </w:r>
      <w:r w:rsidR="00CC027F">
        <w:rPr>
          <w:bCs/>
          <w:color w:val="000000" w:themeColor="text1"/>
        </w:rPr>
        <w:t>(</w:t>
      </w:r>
      <w:r w:rsidR="00CC027F">
        <w:rPr>
          <w:bCs/>
          <w:color w:val="000000" w:themeColor="text1"/>
          <w:lang w:val="en-US"/>
        </w:rPr>
        <w:t xml:space="preserve">see </w:t>
      </w:r>
      <w:r w:rsidR="00CC027F">
        <w:rPr>
          <w:bCs/>
          <w:color w:val="000000" w:themeColor="text1"/>
        </w:rPr>
        <w:t>Supplementary Fig. 4 for our exploratory analysis)</w:t>
      </w:r>
      <w:r w:rsidR="00CC027F" w:rsidRPr="00CC027F">
        <w:rPr>
          <w:lang w:val="en-US"/>
        </w:rPr>
        <w:t>.</w:t>
      </w:r>
      <w:r w:rsidR="00CC027F">
        <w:rPr>
          <w:lang w:val="en-US"/>
        </w:rPr>
        <w:t xml:space="preserve"> </w:t>
      </w:r>
    </w:p>
    <w:p w14:paraId="3759AF04" w14:textId="14E0455B" w:rsidR="00D35E9C" w:rsidRPr="00BC4A89" w:rsidRDefault="00D35E9C" w:rsidP="001C2F36">
      <w:pPr>
        <w:rPr>
          <w:lang w:val="en-US"/>
        </w:rPr>
      </w:pPr>
    </w:p>
    <w:p w14:paraId="75BDB20C" w14:textId="1D480FB7" w:rsidR="00B56ABD" w:rsidRPr="00CB0739" w:rsidRDefault="00CB0739" w:rsidP="00CB0739">
      <w:pPr>
        <w:pStyle w:val="2"/>
        <w:spacing w:after="120"/>
        <w:rPr>
          <w:rFonts w:ascii="Times New Roman" w:hAnsi="Times New Roman"/>
        </w:rPr>
      </w:pPr>
      <w:r w:rsidRPr="00CB0739">
        <w:rPr>
          <w:rFonts w:ascii="Times New Roman" w:hAnsi="Times New Roman"/>
        </w:rPr>
        <w:t>3.</w:t>
      </w:r>
      <w:r w:rsidR="00A83745">
        <w:rPr>
          <w:rFonts w:ascii="Times New Roman" w:hAnsi="Times New Roman"/>
        </w:rPr>
        <w:t>2</w:t>
      </w:r>
      <w:r w:rsidR="004F59A0" w:rsidRPr="00CB0739">
        <w:rPr>
          <w:rFonts w:ascii="Times New Roman" w:hAnsi="Times New Roman"/>
        </w:rPr>
        <w:t xml:space="preserve"> </w:t>
      </w:r>
      <w:r w:rsidR="00B56ABD" w:rsidRPr="00CB0739">
        <w:rPr>
          <w:rFonts w:ascii="Times New Roman" w:hAnsi="Times New Roman"/>
        </w:rPr>
        <w:t xml:space="preserve">Data </w:t>
      </w:r>
      <w:r>
        <w:rPr>
          <w:rFonts w:ascii="Times New Roman" w:hAnsi="Times New Roman"/>
        </w:rPr>
        <w:t>P</w:t>
      </w:r>
      <w:r w:rsidR="00B56ABD" w:rsidRPr="00CB0739">
        <w:rPr>
          <w:rFonts w:ascii="Times New Roman" w:hAnsi="Times New Roman"/>
        </w:rPr>
        <w:t>re-processing</w:t>
      </w:r>
      <w:bookmarkEnd w:id="2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c"/>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c"/>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77777777" w:rsidR="004F59A0" w:rsidRDefault="004F59A0" w:rsidP="004F59A0">
      <w:pPr>
        <w:pStyle w:val="ac"/>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c"/>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5C420C1F" w:rsidR="00B56ABD" w:rsidRPr="006A5A80" w:rsidRDefault="00402DE4" w:rsidP="00B56ABD">
      <w:pPr>
        <w:pStyle w:val="ac"/>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c"/>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77777777" w:rsidR="00BC4A89" w:rsidRDefault="00BC4A89" w:rsidP="00BC4A89">
      <w:pPr>
        <w:pStyle w:val="ac"/>
        <w:numPr>
          <w:ilvl w:val="0"/>
          <w:numId w:val="26"/>
        </w:numPr>
        <w:rPr>
          <w:lang w:val="en-GB"/>
        </w:rPr>
      </w:pPr>
      <w:bookmarkStart w:id="26" w:name="_Toc129530163"/>
      <w:bookmarkStart w:id="27" w:name="_Toc129530193"/>
      <w:r>
        <w:rPr>
          <w:lang w:val="en-GB"/>
        </w:rPr>
        <w:t>The practice trials are excluded,</w:t>
      </w:r>
    </w:p>
    <w:p w14:paraId="403F6227" w14:textId="77777777" w:rsidR="00BC4A89" w:rsidRDefault="00BC4A89" w:rsidP="00BC4A89">
      <w:pPr>
        <w:pStyle w:val="ac"/>
        <w:numPr>
          <w:ilvl w:val="0"/>
          <w:numId w:val="26"/>
        </w:numPr>
        <w:rPr>
          <w:lang w:val="en-GB"/>
        </w:rPr>
      </w:pPr>
      <w:r>
        <w:rPr>
          <w:lang w:val="en-US"/>
        </w:rPr>
        <w:t xml:space="preserve">The data irrelevant to calculating the SPE are excluded. </w:t>
      </w:r>
    </w:p>
    <w:p w14:paraId="78613C37" w14:textId="77777777" w:rsidR="000E1499" w:rsidRPr="00BC4A89" w:rsidRDefault="000E1499" w:rsidP="000E1499">
      <w:pPr>
        <w:rPr>
          <w:rFonts w:eastAsiaTheme="minorEastAsia"/>
          <w:lang w:val="en-GB"/>
        </w:rPr>
      </w:pPr>
    </w:p>
    <w:p w14:paraId="6FB3E4E9" w14:textId="64634C47" w:rsidR="00C87380" w:rsidRPr="00CB0739" w:rsidRDefault="00CB0739" w:rsidP="00CB0739">
      <w:pPr>
        <w:pStyle w:val="2"/>
        <w:spacing w:after="120"/>
        <w:rPr>
          <w:rFonts w:ascii="Times New Roman" w:hAnsi="Times New Roman"/>
        </w:rPr>
      </w:pPr>
      <w:bookmarkStart w:id="28" w:name="_Toc139718159"/>
      <w:bookmarkEnd w:id="26"/>
      <w:bookmarkEnd w:id="27"/>
      <w:r>
        <w:rPr>
          <w:rFonts w:ascii="Times New Roman" w:hAnsi="Times New Roman"/>
        </w:rPr>
        <w:t>3.</w:t>
      </w:r>
      <w:r w:rsidR="00A83745">
        <w:rPr>
          <w:rFonts w:ascii="Times New Roman" w:hAnsi="Times New Roman"/>
          <w:lang w:val="en-US"/>
        </w:rPr>
        <w:t>3</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28"/>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557F3181" w14:textId="66D20755" w:rsidR="003B4581" w:rsidRPr="00CC406A"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 xml:space="preserve">(see </w:t>
      </w:r>
      <w:r w:rsidR="006F3DDC" w:rsidRPr="004F59A0">
        <w:rPr>
          <w:lang w:val="en-US"/>
        </w:rPr>
        <w:lastRenderedPageBreak/>
        <w:t>Table 2)</w:t>
      </w:r>
      <w:r w:rsidR="006F3DDC">
        <w:rPr>
          <w:lang w:val="en-US"/>
        </w:rPr>
        <w:t xml:space="preserve">. </w:t>
      </w:r>
      <w:r w:rsidR="00043979">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29" w:name="_Toc129530164"/>
      <w:bookmarkStart w:id="30" w:name="_Toc129530194"/>
    </w:p>
    <w:p w14:paraId="41321246" w14:textId="1C919B88" w:rsidR="00163DAA" w:rsidRPr="00CB0739" w:rsidRDefault="00CB0739" w:rsidP="00CB0739">
      <w:pPr>
        <w:pStyle w:val="2"/>
        <w:spacing w:after="120"/>
        <w:rPr>
          <w:rFonts w:ascii="Times New Roman" w:hAnsi="Times New Roman"/>
        </w:rPr>
      </w:pPr>
      <w:bookmarkStart w:id="31" w:name="_Toc139718160"/>
      <w:r>
        <w:rPr>
          <w:rFonts w:ascii="Times New Roman" w:hAnsi="Times New Roman"/>
        </w:rPr>
        <w:t>3.</w:t>
      </w:r>
      <w:r w:rsidR="00A83745">
        <w:rPr>
          <w:rFonts w:ascii="Times New Roman" w:hAnsi="Times New Roman"/>
        </w:rPr>
        <w:t>4</w:t>
      </w:r>
      <w:r>
        <w:rPr>
          <w:rFonts w:ascii="Times New Roman" w:hAnsi="Times New Roman"/>
        </w:rPr>
        <w:t xml:space="preserve"> </w:t>
      </w:r>
      <w:r w:rsidR="00C87380" w:rsidRPr="00CB0739">
        <w:rPr>
          <w:rFonts w:ascii="Times New Roman" w:hAnsi="Times New Roman"/>
        </w:rPr>
        <w:t>Estimating the Reliability</w:t>
      </w:r>
      <w:bookmarkEnd w:id="29"/>
      <w:bookmarkEnd w:id="30"/>
      <w:bookmarkEnd w:id="31"/>
    </w:p>
    <w:p w14:paraId="754EA65C" w14:textId="370557A3" w:rsidR="00BC4A89" w:rsidRPr="004D31C4" w:rsidRDefault="00BC4A89" w:rsidP="00BC4A89">
      <w:pPr>
        <w:ind w:firstLineChars="100" w:firstLine="241"/>
        <w:rPr>
          <w:lang w:val="en-US"/>
        </w:rPr>
      </w:pPr>
      <w:bookmarkStart w:id="32" w:name="_Toc129530165"/>
      <w:bookmarkStart w:id="33"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4" w:name="OLE_LINK1"/>
      <w:r>
        <w:t xml:space="preserve"> The Monte Carlo approach </w:t>
      </w:r>
      <w:r w:rsidR="007F03A8" w:rsidRPr="008E793C">
        <w:rPr>
          <w:color w:val="00B050"/>
        </w:rPr>
        <w:t>is</w:t>
      </w:r>
      <w:r>
        <w:t xml:space="preserve"> similar to the permutation approach, but iterates the process multiple times, usually thousands of times, to calculate the average and 95% confidence intervals of the split-half reliability. </w:t>
      </w:r>
      <w:bookmarkEnd w:id="34"/>
    </w:p>
    <w:p w14:paraId="65511573" w14:textId="77777777" w:rsidR="00BC4A89" w:rsidRDefault="00BC4A89" w:rsidP="00BC4A89">
      <w:pPr>
        <w:ind w:firstLineChars="100" w:firstLine="240"/>
        <w:rPr>
          <w:bCs/>
        </w:rPr>
      </w:pPr>
      <w:r>
        <w:t xml:space="preserve">In our analyses, we first stratified data by conditions and then employed the above four splitting approache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p>
    <w:p w14:paraId="72B0CAB2" w14:textId="655243D3" w:rsidR="00BC4A89" w:rsidRDefault="00BC4A89" w:rsidP="00BC4A89">
      <w:pPr>
        <w:ind w:firstLineChars="100" w:firstLine="240"/>
        <w:rPr>
          <w:bCs/>
          <w:color w:val="000000" w:themeColor="text1"/>
        </w:rPr>
      </w:pPr>
      <w:r>
        <w:rPr>
          <w:bCs/>
          <w:color w:val="000000" w:themeColor="text1"/>
        </w:rPr>
        <w:t>Finally, after computing the split-half reliability coefficients for each dataset, substantial variations were observed across the datasets. To derive a more accurate estimation of the average split-half reliability for each</w:t>
      </w:r>
      <w:r>
        <w:rPr>
          <w:bCs/>
          <w:color w:val="000000" w:themeColor="text1"/>
          <w:lang w:val="en-US"/>
        </w:rPr>
        <w:t xml:space="preserve"> SPE measures</w:t>
      </w:r>
      <w:r>
        <w:rPr>
          <w:bCs/>
          <w:color w:val="000000" w:themeColor="text1"/>
        </w:rPr>
        <w:t>, we synthesized these reliability coefficients via a meta-analytical approach</w:t>
      </w:r>
      <w:r>
        <w:rPr>
          <w:bCs/>
          <w:color w:val="000000" w:themeColor="text1"/>
          <w:lang w:val="en-US"/>
        </w:rPr>
        <w:t xml:space="preserve">. We weighed the reliability coefficients based on the trial numbers of each study because </w:t>
      </w:r>
      <w:r>
        <w:rPr>
          <w:bCs/>
          <w:color w:val="000000" w:themeColor="text1"/>
        </w:rPr>
        <w:t>the number of trials significantly influences the reliability of cognitive experiments (Kucina et al.2023) (</w:t>
      </w:r>
      <w:r>
        <w:rPr>
          <w:bCs/>
          <w:color w:val="000000" w:themeColor="text1"/>
          <w:lang w:val="en-US"/>
        </w:rPr>
        <w:t xml:space="preserve">see </w:t>
      </w:r>
      <w:r>
        <w:rPr>
          <w:bCs/>
          <w:color w:val="000000" w:themeColor="text1"/>
        </w:rPr>
        <w:t>also Supplementary Fig. 4 for our exploratory analysis). The weighted-average reliabilities was calculated use the “</w:t>
      </w:r>
      <w:r w:rsidRPr="00BC4A89">
        <w:rPr>
          <w:bCs/>
          <w:color w:val="000000" w:themeColor="text1"/>
        </w:rPr>
        <w:t>aggregate.escalc</w:t>
      </w:r>
      <w:r>
        <w:rPr>
          <w:bCs/>
          <w:color w:val="000000" w:themeColor="text1"/>
        </w:rPr>
        <w:t xml:space="preserve">” function in the “metafor” Package </w:t>
      </w:r>
      <w:r>
        <w:fldChar w:fldCharType="begin"/>
      </w:r>
      <w:r>
        <w:rPr>
          <w:bCs/>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Pr>
          <w:bCs/>
          <w:noProof/>
          <w:color w:val="000000" w:themeColor="text1"/>
        </w:rPr>
        <w:t>(Viechtbauer, 2010)</w:t>
      </w:r>
      <w:r>
        <w:fldChar w:fldCharType="end"/>
      </w:r>
      <w:r>
        <w:rPr>
          <w:bCs/>
          <w:color w:val="000000" w:themeColor="text1"/>
        </w:rPr>
        <w:t xml:space="preserve">. We report the synthesized split-half reliability </w:t>
      </w:r>
      <w:r>
        <w:rPr>
          <w:bCs/>
          <w:color w:val="000000" w:themeColor="text1"/>
          <w:lang w:val="en-US"/>
        </w:rPr>
        <w:t>and its 95% confidence interval in the results</w:t>
      </w:r>
      <w:r>
        <w:rPr>
          <w:bCs/>
          <w:color w:val="000000" w:themeColor="text1"/>
        </w:rPr>
        <w:t>.</w:t>
      </w:r>
      <w:bookmarkEnd w:id="32"/>
      <w:bookmarkEnd w:id="33"/>
    </w:p>
    <w:p w14:paraId="24284963" w14:textId="279BC305" w:rsidR="000314AD" w:rsidRPr="000314AD" w:rsidRDefault="00A160B8" w:rsidP="000314AD">
      <w:pPr>
        <w:ind w:firstLineChars="100" w:firstLine="241"/>
        <w:rPr>
          <w:rFonts w:eastAsia="Calibri"/>
          <w:b/>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w:t>
      </w:r>
      <w:r w:rsidR="00A44693">
        <w:rPr>
          <w:lang w:val="en-US"/>
        </w:rPr>
        <w:t xml:space="preserve">outcome variables </w:t>
      </w:r>
      <w:r>
        <w:rPr>
          <w:lang w:val="en-US"/>
        </w:rPr>
        <w:t xml:space="preserve">for our dataset that involved test-retest sessions by calculating the Intraclass Correlation Coefficient (ICC) using “psych” package </w:t>
      </w:r>
      <w:r>
        <w:rPr>
          <w:lang w:val="en-US"/>
        </w:rPr>
        <w:fldChar w:fldCharType="begin"/>
      </w:r>
      <w:r w:rsidR="00ED438D">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sidR="00ED438D">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w:t>
      </w:r>
      <w:r w:rsidRPr="000314AD">
        <w:rPr>
          <w:rFonts w:eastAsia="Calibri"/>
          <w:bCs/>
          <w:lang w:val="en-US"/>
        </w:rPr>
        <w:t>reliability.</w:t>
      </w:r>
      <w:r w:rsidR="00DA1946" w:rsidRPr="000314AD">
        <w:rPr>
          <w:rFonts w:eastAsia="Calibri"/>
          <w:b/>
          <w:lang w:val="en-US"/>
        </w:rPr>
        <w:t xml:space="preserve"> </w:t>
      </w:r>
    </w:p>
    <w:p w14:paraId="3B49ECE8" w14:textId="6D50B1FF" w:rsidR="00A160B8" w:rsidRPr="000314AD" w:rsidRDefault="000314AD" w:rsidP="000314AD">
      <w:pPr>
        <w:ind w:firstLineChars="100" w:firstLine="240"/>
        <w:rPr>
          <w:rFonts w:eastAsia="Calibri"/>
          <w:bCs/>
          <w:lang w:val="en-US"/>
        </w:rPr>
      </w:pPr>
      <w:r>
        <w:rPr>
          <w:rFonts w:eastAsia="Calibri"/>
          <w:bCs/>
          <w:lang w:val="en-US"/>
        </w:rPr>
        <w:t>O</w:t>
      </w:r>
      <w:r w:rsidRPr="000314AD">
        <w:rPr>
          <w:rFonts w:eastAsia="Calibri"/>
          <w:bCs/>
          <w:lang w:val="en-US"/>
        </w:rPr>
        <w:t xml:space="preserve">ur primary aim is to evaluate the appropriateness of the </w:t>
      </w:r>
      <w:r>
        <w:rPr>
          <w:rFonts w:eastAsia="Calibri"/>
          <w:bCs/>
          <w:lang w:val="en-US"/>
        </w:rPr>
        <w:t xml:space="preserve">SPMT </w:t>
      </w:r>
      <w:r w:rsidRPr="000314AD">
        <w:rPr>
          <w:rFonts w:eastAsia="Calibri"/>
          <w:bCs/>
          <w:lang w:val="en-US"/>
        </w:rPr>
        <w:t xml:space="preserve">in assessing individual differences and group-level variations. To achieve this objective, we focused on using two specific types of Intraclass Correlation Coefficients (ICC) within the ICC family, namely ICC2 </w:t>
      </w:r>
      <w:r w:rsidRPr="000314AD">
        <w:rPr>
          <w:rFonts w:eastAsia="Calibri"/>
          <w:bCs/>
          <w:lang w:val="en-US"/>
        </w:rPr>
        <w:lastRenderedPageBreak/>
        <w:t>and ICC2k.</w:t>
      </w:r>
      <w:r>
        <w:rPr>
          <w:rFonts w:eastAsia="Calibri"/>
          <w:bCs/>
          <w:lang w:val="en-US"/>
        </w:rPr>
        <w:t xml:space="preserve"> </w:t>
      </w:r>
      <w:r w:rsidR="00A160B8">
        <w:rPr>
          <w:lang w:val="en-US"/>
        </w:rPr>
        <w:t xml:space="preserve">ICC2 focuses on the individual-level reliability of the indices, </w:t>
      </w:r>
      <w:r w:rsidR="008A54B2" w:rsidRPr="005E5670">
        <w:rPr>
          <w:lang w:val="en-US"/>
        </w:rPr>
        <w:t>while ICC2k evaluates the reliability of mean ratings furnished by a group of judges</w:t>
      </w:r>
      <w:r w:rsidR="008A54B2" w:rsidRPr="008A54B2">
        <w:rPr>
          <w:lang w:val="en-US"/>
        </w:rPr>
        <w:t xml:space="preserve"> </w:t>
      </w:r>
      <w:r w:rsidR="00A160B8">
        <w:rPr>
          <w:lang w:val="en-US"/>
        </w:rPr>
        <w:fldChar w:fldCharType="begin"/>
      </w:r>
      <w:r w:rsidR="00ED438D">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A160B8">
        <w:rPr>
          <w:lang w:val="en-US"/>
        </w:rPr>
        <w:fldChar w:fldCharType="separate"/>
      </w:r>
      <w:r w:rsidR="00A160B8">
        <w:rPr>
          <w:noProof/>
          <w:lang w:val="en-US"/>
        </w:rPr>
        <w:t>(Koo &amp; Li, 2016)</w:t>
      </w:r>
      <w:r w:rsidR="00A160B8">
        <w:rPr>
          <w:lang w:val="en-US"/>
        </w:rPr>
        <w:fldChar w:fldCharType="end"/>
      </w:r>
      <w:r w:rsidR="00A160B8">
        <w:rPr>
          <w:lang w:val="en-US"/>
        </w:rPr>
        <w:t xml:space="preserve">. </w:t>
      </w:r>
      <w:r w:rsidR="008A54B2" w:rsidRPr="005E5670">
        <w:rPr>
          <w:lang w:val="en-US"/>
        </w:rPr>
        <w:t>For the calculation of ICC2 estimates, the formula is:</w:t>
      </w:r>
      <w:r w:rsidR="008A54B2">
        <w:rPr>
          <w:noProof/>
          <w:lang w:val="en-US"/>
        </w:rPr>
        <w:drawing>
          <wp:inline distT="0" distB="0" distL="0" distR="0" wp14:anchorId="4D241563" wp14:editId="7064F09C">
            <wp:extent cx="5943600" cy="738505"/>
            <wp:effectExtent l="0" t="0" r="0" b="0"/>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738505"/>
                    </a:xfrm>
                    <a:prstGeom prst="rect">
                      <a:avLst/>
                    </a:prstGeom>
                  </pic:spPr>
                </pic:pic>
              </a:graphicData>
            </a:graphic>
          </wp:inline>
        </w:drawing>
      </w:r>
    </w:p>
    <w:p w14:paraId="7B6997BC" w14:textId="77777777" w:rsidR="00DC2C3C" w:rsidRPr="006A5A80" w:rsidRDefault="00DC2C3C" w:rsidP="00DC2C3C">
      <w:pPr>
        <w:rPr>
          <w:rFonts w:eastAsiaTheme="minorEastAsia"/>
          <w:sz w:val="22"/>
          <w:szCs w:val="22"/>
          <w:lang w:val="en-US"/>
        </w:rPr>
      </w:pPr>
    </w:p>
    <w:p w14:paraId="3BD3EE17" w14:textId="2A5F488B" w:rsidR="00A37F7F" w:rsidRDefault="008A54B2" w:rsidP="008A54B2">
      <w:pPr>
        <w:rPr>
          <w:lang w:val="en-US"/>
        </w:rPr>
      </w:pPr>
      <w:r w:rsidRPr="008A54B2">
        <w:rPr>
          <w:lang w:val="en-US"/>
        </w:rPr>
        <w:t>where MSBS is the mean square between subjects, MSE is the mean square error, MSBM is the mean square between measurements, k is the number of measurements, n is number of participants. For the calculation of ICC2k estimates, the formula is:</w:t>
      </w:r>
    </w:p>
    <w:p w14:paraId="3A77F4C1" w14:textId="20D10A95" w:rsidR="008A54B2" w:rsidRPr="008A54B2" w:rsidRDefault="008A54B2" w:rsidP="00D07D09">
      <w:pPr>
        <w:rPr>
          <w:lang w:val="en-US"/>
        </w:rPr>
      </w:pPr>
      <w:r>
        <w:rPr>
          <w:noProof/>
          <w:lang w:val="en-US"/>
        </w:rPr>
        <w:drawing>
          <wp:inline distT="0" distB="0" distL="0" distR="0" wp14:anchorId="5E0C96FB" wp14:editId="217BAE0E">
            <wp:extent cx="5943600" cy="6788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9">
                      <a:extLst>
                        <a:ext uri="{28A0092B-C50C-407E-A947-70E740481C1C}">
                          <a14:useLocalDpi xmlns:a14="http://schemas.microsoft.com/office/drawing/2010/main" val="0"/>
                        </a:ext>
                      </a:extLst>
                    </a:blip>
                    <a:stretch>
                      <a:fillRect/>
                    </a:stretch>
                  </pic:blipFill>
                  <pic:spPr>
                    <a:xfrm>
                      <a:off x="0" y="0"/>
                      <a:ext cx="5943600" cy="678815"/>
                    </a:xfrm>
                    <a:prstGeom prst="rect">
                      <a:avLst/>
                    </a:prstGeom>
                  </pic:spPr>
                </pic:pic>
              </a:graphicData>
            </a:graphic>
          </wp:inline>
        </w:drawing>
      </w:r>
    </w:p>
    <w:p w14:paraId="592F1FC2" w14:textId="77777777" w:rsidR="005413E6" w:rsidRDefault="005413E6" w:rsidP="005413E6">
      <w:pPr>
        <w:rPr>
          <w:lang w:val="en-US"/>
        </w:rPr>
      </w:pPr>
    </w:p>
    <w:p w14:paraId="4C0B88A3" w14:textId="1665B793" w:rsidR="00A22B49" w:rsidRPr="00602C0D" w:rsidRDefault="00D66376" w:rsidP="000E1499">
      <w:pPr>
        <w:ind w:firstLineChars="100" w:firstLine="240"/>
        <w:rPr>
          <w:color w:val="000000" w:themeColor="text1"/>
          <w:lang w:val="en-US"/>
        </w:rPr>
      </w:pPr>
      <w:r w:rsidRPr="00602C0D">
        <w:rPr>
          <w:color w:val="000000" w:themeColor="text1"/>
          <w:lang w:val="en-US"/>
        </w:rPr>
        <w:t xml:space="preserve">The traditional benchmarks for interpreting ICC values are as follows: ICC less than 0.50 suggests poor reliability; ICC between 0.50 and 0.75 suggests moderate reliability; ICC between 0.75 </w:t>
      </w:r>
      <w:r w:rsidRPr="00602C0D">
        <w:rPr>
          <w:rFonts w:hint="eastAsia"/>
          <w:color w:val="000000" w:themeColor="text1"/>
          <w:lang w:val="en-US"/>
        </w:rPr>
        <w:t>and</w:t>
      </w:r>
      <w:r w:rsidRPr="00602C0D">
        <w:rPr>
          <w:color w:val="000000" w:themeColor="text1"/>
          <w:lang w:val="en-US"/>
        </w:rPr>
        <w:t xml:space="preserve"> 0.9 suggests good reliability; ICC above 0.9 suggests excellent reliability</w:t>
      </w:r>
      <w:r w:rsidR="00A37F7F" w:rsidRPr="00602C0D">
        <w:rPr>
          <w:color w:val="000000" w:themeColor="text1"/>
          <w:lang w:val="en-US"/>
        </w:rPr>
        <w:t xml:space="preserve"> </w:t>
      </w:r>
      <w:r w:rsidR="00B3449B" w:rsidRPr="00602C0D">
        <w:rPr>
          <w:color w:val="000000" w:themeColor="text1"/>
          <w:lang w:val="en-US"/>
        </w:rPr>
        <w:fldChar w:fldCharType="begin"/>
      </w:r>
      <w:r w:rsidR="00ED438D" w:rsidRPr="00602C0D">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02C0D">
        <w:rPr>
          <w:color w:val="000000" w:themeColor="text1"/>
          <w:lang w:val="en-US"/>
        </w:rPr>
        <w:fldChar w:fldCharType="separate"/>
      </w:r>
      <w:r w:rsidR="00B3449B" w:rsidRPr="00602C0D">
        <w:rPr>
          <w:noProof/>
          <w:color w:val="000000" w:themeColor="text1"/>
          <w:lang w:val="en-US"/>
        </w:rPr>
        <w:t>(Cicchetti &amp; Sparrow, 1981; Kupper &amp; Hafner, 1989)</w:t>
      </w:r>
      <w:r w:rsidR="00B3449B" w:rsidRPr="00602C0D">
        <w:rPr>
          <w:color w:val="000000" w:themeColor="text1"/>
          <w:lang w:val="en-US"/>
        </w:rPr>
        <w:fldChar w:fldCharType="end"/>
      </w:r>
      <w:r w:rsidR="002F4F19" w:rsidRPr="00602C0D">
        <w:rPr>
          <w:color w:val="000000" w:themeColor="text1"/>
          <w:lang w:val="en-US"/>
        </w:rPr>
        <w:t xml:space="preserve">. </w:t>
      </w:r>
    </w:p>
    <w:p w14:paraId="275C4882" w14:textId="1A565A87" w:rsidR="001624A0" w:rsidRDefault="001624A0" w:rsidP="001624A0">
      <w:pPr>
        <w:rPr>
          <w:rFonts w:eastAsiaTheme="minorEastAsia"/>
          <w:lang w:val="en-US"/>
        </w:rPr>
      </w:pPr>
    </w:p>
    <w:p w14:paraId="11820C32" w14:textId="428238CD" w:rsidR="00980A67" w:rsidRPr="00DA1946" w:rsidRDefault="00CB0739" w:rsidP="009D5577">
      <w:pPr>
        <w:pStyle w:val="1"/>
        <w:keepNext w:val="0"/>
        <w:keepLines w:val="0"/>
        <w:spacing w:after="240"/>
        <w:rPr>
          <w:lang w:val="en-US"/>
        </w:rPr>
      </w:pPr>
      <w:bookmarkStart w:id="35" w:name="_Toc139718161"/>
      <w:r>
        <w:rPr>
          <w:rFonts w:eastAsia="Calibri"/>
          <w:b/>
          <w:sz w:val="42"/>
          <w:szCs w:val="42"/>
        </w:rPr>
        <w:t>4</w:t>
      </w:r>
      <w:r w:rsidR="001624A0" w:rsidRPr="001624A0">
        <w:rPr>
          <w:rFonts w:eastAsia="Calibri"/>
          <w:b/>
          <w:sz w:val="42"/>
          <w:szCs w:val="42"/>
        </w:rPr>
        <w:t xml:space="preserve"> </w:t>
      </w:r>
      <w:bookmarkStart w:id="36" w:name="_wv0gj0dgrmeo" w:colFirst="0" w:colLast="0"/>
      <w:bookmarkStart w:id="37" w:name="_Toc129530168"/>
      <w:bookmarkStart w:id="38" w:name="_Toc129530198"/>
      <w:bookmarkStart w:id="39" w:name="_Toc139718162"/>
      <w:bookmarkEnd w:id="35"/>
      <w:bookmarkEnd w:id="36"/>
      <w:r w:rsidR="00BA0079" w:rsidRPr="006A5A80">
        <w:rPr>
          <w:rFonts w:eastAsia="Calibri"/>
          <w:b/>
          <w:sz w:val="42"/>
          <w:szCs w:val="42"/>
        </w:rPr>
        <w:t>Results</w:t>
      </w:r>
      <w:bookmarkEnd w:id="37"/>
      <w:bookmarkEnd w:id="38"/>
      <w:bookmarkEnd w:id="39"/>
    </w:p>
    <w:p w14:paraId="5526239A" w14:textId="360E24D9" w:rsidR="00A160B8" w:rsidRPr="008A54B2" w:rsidRDefault="00A160B8" w:rsidP="008A54B2">
      <w:pPr>
        <w:ind w:firstLineChars="100" w:firstLine="240"/>
        <w:rPr>
          <w:lang w:val="en-US"/>
        </w:rPr>
      </w:pPr>
      <w:bookmarkStart w:id="40" w:name="_Toc129530169"/>
      <w:bookmarkStart w:id="41"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301D9" w:rsidRPr="00D301D9">
        <w:rPr>
          <w:lang w:val="en-US"/>
        </w:rPr>
        <w:t>1</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39E0AC3C" w14:textId="77777777" w:rsidR="00E908FC" w:rsidRDefault="00E908FC" w:rsidP="001C2F36">
      <w:pPr>
        <w:rPr>
          <w:lang w:val="en-US"/>
        </w:rPr>
      </w:pPr>
      <w:bookmarkStart w:id="42" w:name="_Toc139718163"/>
    </w:p>
    <w:p w14:paraId="32EB2324" w14:textId="3BCBBBCE"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E17822">
        <w:rPr>
          <w:rFonts w:ascii="Times New Roman" w:hAnsi="Times New Roman"/>
          <w:lang w:val="en-US"/>
        </w:rPr>
        <w:t>1</w:t>
      </w:r>
      <w:r>
        <w:rPr>
          <w:rFonts w:ascii="Times New Roman" w:hAnsi="Times New Roman"/>
          <w:lang w:val="en-US"/>
        </w:rPr>
        <w:t xml:space="preserve"> </w:t>
      </w:r>
      <w:r w:rsidR="00F41AAC" w:rsidRPr="006A5A80">
        <w:rPr>
          <w:rFonts w:ascii="Times New Roman" w:hAnsi="Times New Roman"/>
          <w:lang w:val="en-US"/>
        </w:rPr>
        <w:t>Split-Half Reliability</w:t>
      </w:r>
      <w:bookmarkEnd w:id="42"/>
      <w:r w:rsidR="00AF6D94" w:rsidRPr="006A5A80">
        <w:rPr>
          <w:rFonts w:ascii="Times New Roman" w:hAnsi="Times New Roman"/>
          <w:lang w:val="en-US"/>
        </w:rPr>
        <w:t xml:space="preserve"> </w:t>
      </w:r>
      <w:bookmarkEnd w:id="40"/>
      <w:bookmarkEnd w:id="41"/>
    </w:p>
    <w:p w14:paraId="13998703" w14:textId="3B48BDCB"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ED438D">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282F4194"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Pr>
          <w:lang w:val="en-US"/>
        </w:rPr>
        <w:t xml:space="preserve"> </w:t>
      </w:r>
      <w:r w:rsidR="00F21BC8" w:rsidRPr="00F21BC8">
        <w:rPr>
          <w:lang w:val="en-US"/>
        </w:rPr>
        <w:t>Reaction Time (RT) with the "Stranger"</w:t>
      </w:r>
      <w:r w:rsidR="00162BBB">
        <w:rPr>
          <w:lang w:val="en-US"/>
        </w:rPr>
        <w:t xml:space="preserve"> </w:t>
      </w:r>
      <w:r w:rsidR="00F21BC8" w:rsidRPr="00F21BC8">
        <w:rPr>
          <w:lang w:val="en-US"/>
        </w:rPr>
        <w:t>contrast (</w:t>
      </w:r>
      <w:r w:rsidR="00C479F5" w:rsidRPr="00C479F5">
        <w:rPr>
          <w:i/>
          <w:iCs/>
          <w:sz w:val="28"/>
          <w:szCs w:val="28"/>
          <w:lang w:val="en-US"/>
        </w:rPr>
        <w:t>r</w:t>
      </w:r>
      <w:r w:rsidR="00C479F5">
        <w:rPr>
          <w:lang w:val="en-US"/>
        </w:rPr>
        <w:t xml:space="preserve"> </w:t>
      </w:r>
      <w:r w:rsidR="00F21BC8" w:rsidRPr="00F21BC8">
        <w:rPr>
          <w:lang w:val="en-US"/>
        </w:rPr>
        <w:t xml:space="preserve">= </w:t>
      </w:r>
      <w:r w:rsidR="008748A5">
        <w:rPr>
          <w:lang w:val="en-US"/>
        </w:rPr>
        <w:t>.65</w:t>
      </w:r>
      <w:r w:rsidR="00F21BC8" w:rsidRPr="00F21BC8">
        <w:rPr>
          <w:lang w:val="en-US"/>
        </w:rPr>
        <w:t>, SE</w:t>
      </w:r>
      <w:r w:rsidR="00F21BC8">
        <w:rPr>
          <w:lang w:val="en-US"/>
        </w:rPr>
        <w:t xml:space="preserve"> </w:t>
      </w:r>
      <w:r w:rsidR="00F21BC8" w:rsidRPr="00F21BC8">
        <w:rPr>
          <w:lang w:val="en-US"/>
        </w:rPr>
        <w:t xml:space="preserve">= </w:t>
      </w:r>
      <w:r w:rsidR="008748A5">
        <w:rPr>
          <w:lang w:val="en-US"/>
        </w:rPr>
        <w:t>.02</w:t>
      </w:r>
      <w:r w:rsidR="00F21BC8" w:rsidRPr="00F21BC8">
        <w:rPr>
          <w:lang w:val="en-US"/>
        </w:rPr>
        <w:t xml:space="preserve">, </w:t>
      </w:r>
      <w:r w:rsidR="00F21BC8" w:rsidRPr="00E86A2E">
        <w:rPr>
          <w:i/>
          <w:iCs/>
          <w:lang w:val="en-US"/>
        </w:rPr>
        <w:t>p</w:t>
      </w:r>
      <w:r w:rsidR="00F21BC8" w:rsidRPr="00F21BC8">
        <w:rPr>
          <w:lang w:val="en-US"/>
        </w:rPr>
        <w:t xml:space="preserve"> &lt;.001, 95% CI [.</w:t>
      </w:r>
      <w:r w:rsidR="008748A5">
        <w:rPr>
          <w:lang w:val="en-US"/>
        </w:rPr>
        <w:t>60</w:t>
      </w:r>
      <w:r w:rsidR="00F21BC8" w:rsidRPr="00F21BC8">
        <w:rPr>
          <w:lang w:val="en-US"/>
        </w:rPr>
        <w:t>, .</w:t>
      </w:r>
      <w:r w:rsidR="008748A5">
        <w:rPr>
          <w:lang w:val="en-US"/>
        </w:rPr>
        <w:t>70</w:t>
      </w:r>
      <w:r w:rsidR="00F21BC8" w:rsidRPr="00F21BC8">
        <w:rPr>
          <w:lang w:val="en-US"/>
        </w:rPr>
        <w:t>])</w:t>
      </w:r>
      <w:r w:rsidR="00332EE4">
        <w:rPr>
          <w:lang w:val="en-US"/>
        </w:rPr>
        <w:t>;</w:t>
      </w:r>
      <w:r w:rsidR="00F21BC8">
        <w:rPr>
          <w:lang w:val="en-US"/>
        </w:rPr>
        <w:t xml:space="preserve"> </w:t>
      </w:r>
      <w:r w:rsidR="00566D09">
        <w:rPr>
          <w:lang w:val="en-US"/>
        </w:rPr>
        <w:t>E</w:t>
      </w:r>
      <w:r w:rsidR="00F21BC8" w:rsidRPr="00F21BC8">
        <w:rPr>
          <w:lang w:val="en-US"/>
        </w:rPr>
        <w:t>fficiency</w:t>
      </w:r>
      <w:r w:rsidR="00566D09">
        <w:rPr>
          <w:lang w:val="en-US"/>
        </w:rPr>
        <w:t xml:space="preserve"> (</w:t>
      </w:r>
      <w:r w:rsidR="00566D09" w:rsidRPr="00566D09">
        <w:rPr>
          <w:i/>
          <w:iCs/>
          <w:lang w:val="en-US"/>
        </w:rPr>
        <w:t>η</w:t>
      </w:r>
      <w:r w:rsidR="00566D09">
        <w:rPr>
          <w:lang w:val="en-US"/>
        </w:rPr>
        <w:t>)</w:t>
      </w:r>
      <w:r w:rsidR="00F21BC8" w:rsidRPr="00F21BC8">
        <w:rPr>
          <w:lang w:val="en-US"/>
        </w:rPr>
        <w:t xml:space="preserve"> with the "Stranger" contrast (</w:t>
      </w:r>
      <w:r w:rsidR="00C479F5" w:rsidRPr="00C479F5">
        <w:rPr>
          <w:i/>
          <w:iCs/>
          <w:sz w:val="28"/>
          <w:szCs w:val="28"/>
          <w:lang w:val="en-US"/>
        </w:rPr>
        <w:t>r</w:t>
      </w:r>
      <w:r w:rsidR="008748A5" w:rsidRPr="00F21BC8">
        <w:rPr>
          <w:lang w:val="en-US"/>
        </w:rPr>
        <w:t xml:space="preserve"> = </w:t>
      </w:r>
      <w:r w:rsidR="008748A5">
        <w:rPr>
          <w:lang w:val="en-US"/>
        </w:rPr>
        <w:t>.6</w:t>
      </w:r>
      <w:r w:rsidR="00CD1116">
        <w:rPr>
          <w:lang w:val="en-US"/>
        </w:rPr>
        <w:t>4</w:t>
      </w:r>
      <w:r w:rsidR="008748A5" w:rsidRPr="00F21BC8">
        <w:rPr>
          <w:lang w:val="en-US"/>
        </w:rPr>
        <w:t>, SE</w:t>
      </w:r>
      <w:r w:rsidR="008748A5">
        <w:rPr>
          <w:lang w:val="en-US"/>
        </w:rPr>
        <w:t xml:space="preserve"> </w:t>
      </w:r>
      <w:r w:rsidR="008748A5" w:rsidRPr="00F21BC8">
        <w:rPr>
          <w:lang w:val="en-US"/>
        </w:rPr>
        <w:t xml:space="preserve">= </w:t>
      </w:r>
      <w:r w:rsidR="008748A5">
        <w:rPr>
          <w:lang w:val="en-US"/>
        </w:rPr>
        <w:t>.0</w:t>
      </w:r>
      <w:r w:rsidR="00CD1116">
        <w:rPr>
          <w:lang w:val="en-US"/>
        </w:rPr>
        <w:t>3</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w:t>
      </w:r>
      <w:r w:rsidR="00CD1116">
        <w:rPr>
          <w:lang w:val="en-US"/>
        </w:rPr>
        <w:t>9</w:t>
      </w:r>
      <w:r w:rsidR="008748A5" w:rsidRPr="00F21BC8">
        <w:rPr>
          <w:lang w:val="en-US"/>
        </w:rPr>
        <w:t>, .</w:t>
      </w:r>
      <w:r w:rsidR="008748A5">
        <w:rPr>
          <w:lang w:val="en-US"/>
        </w:rPr>
        <w:t>6</w:t>
      </w:r>
      <w:r w:rsidR="00CD1116">
        <w:rPr>
          <w:lang w:val="en-US"/>
        </w:rPr>
        <w:t>9</w:t>
      </w:r>
      <w:r w:rsidR="008748A5" w:rsidRPr="00F21BC8">
        <w:rPr>
          <w:lang w:val="en-US"/>
        </w:rPr>
        <w:t>]</w:t>
      </w:r>
      <w:r w:rsidR="00F21BC8" w:rsidRPr="00F21BC8">
        <w:rPr>
          <w:lang w:val="en-US"/>
        </w:rPr>
        <w:t>)</w:t>
      </w:r>
      <w:r w:rsidR="00332EE4">
        <w:rPr>
          <w:lang w:val="en-US"/>
        </w:rPr>
        <w:t>; RT</w:t>
      </w:r>
      <w:r w:rsidR="00F21BC8" w:rsidRPr="00F21BC8">
        <w:rPr>
          <w:lang w:val="en-US"/>
        </w:rPr>
        <w:t xml:space="preserve"> with the "Close</w:t>
      </w:r>
      <w:r w:rsidR="00703ABB">
        <w:rPr>
          <w:lang w:val="en-US"/>
        </w:rPr>
        <w:t xml:space="preserve"> other</w:t>
      </w:r>
      <w:r w:rsidR="00F21BC8" w:rsidRPr="00F21BC8">
        <w:rPr>
          <w:lang w:val="en-US"/>
        </w:rPr>
        <w:t>" contrast (</w:t>
      </w:r>
      <w:r w:rsidR="00C479F5" w:rsidRPr="00C479F5">
        <w:rPr>
          <w:i/>
          <w:iCs/>
          <w:sz w:val="28"/>
          <w:szCs w:val="28"/>
          <w:lang w:val="en-US"/>
        </w:rPr>
        <w:t>r</w:t>
      </w:r>
      <w:r w:rsidR="008748A5" w:rsidRPr="00F21BC8">
        <w:rPr>
          <w:lang w:val="en-US"/>
        </w:rPr>
        <w:t xml:space="preserve"> = </w:t>
      </w:r>
      <w:r w:rsidR="008748A5">
        <w:rPr>
          <w:lang w:val="en-US"/>
        </w:rPr>
        <w:t>.58</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4</w:t>
      </w:r>
      <w:r w:rsidR="008748A5" w:rsidRPr="00F21BC8">
        <w:rPr>
          <w:lang w:val="en-US"/>
        </w:rPr>
        <w:t>, .</w:t>
      </w:r>
      <w:r w:rsidR="008748A5">
        <w:rPr>
          <w:lang w:val="en-US"/>
        </w:rPr>
        <w:t>63</w:t>
      </w:r>
      <w:r w:rsidR="008748A5" w:rsidRPr="00F21BC8">
        <w:rPr>
          <w:lang w:val="en-US"/>
        </w:rPr>
        <w:t>]</w:t>
      </w:r>
      <w:r w:rsidR="00332EE4">
        <w:rPr>
          <w:lang w:val="en-US"/>
        </w:rPr>
        <w:t xml:space="preserve">); </w:t>
      </w:r>
      <w:r w:rsidR="00566D09" w:rsidRPr="00566D09">
        <w:rPr>
          <w:i/>
          <w:iCs/>
          <w:lang w:val="en-US"/>
        </w:rPr>
        <w:t>η</w:t>
      </w:r>
      <w:r w:rsidR="00F21BC8" w:rsidRPr="00F21BC8">
        <w:rPr>
          <w:lang w:val="en-US"/>
        </w:rPr>
        <w:t xml:space="preserve"> with the "Self vs Close" contrast (</w:t>
      </w:r>
      <w:r w:rsidR="00C479F5" w:rsidRPr="00C479F5">
        <w:rPr>
          <w:i/>
          <w:iCs/>
          <w:sz w:val="28"/>
          <w:szCs w:val="28"/>
          <w:lang w:val="en-US"/>
        </w:rPr>
        <w:t>r</w:t>
      </w:r>
      <w:r w:rsidR="008748A5" w:rsidRPr="00F21BC8">
        <w:rPr>
          <w:lang w:val="en-US"/>
        </w:rPr>
        <w:t xml:space="preserve"> = </w:t>
      </w:r>
      <w:r w:rsidR="008748A5">
        <w:rPr>
          <w:lang w:val="en-US"/>
        </w:rPr>
        <w:t>.57</w:t>
      </w:r>
      <w:r w:rsidR="008748A5" w:rsidRPr="00F21BC8">
        <w:rPr>
          <w:lang w:val="en-US"/>
        </w:rPr>
        <w:t>, SE</w:t>
      </w:r>
      <w:r w:rsidR="008748A5">
        <w:rPr>
          <w:lang w:val="en-US"/>
        </w:rPr>
        <w:t xml:space="preserve"> </w:t>
      </w:r>
      <w:r w:rsidR="008748A5" w:rsidRPr="00F21BC8">
        <w:rPr>
          <w:lang w:val="en-US"/>
        </w:rPr>
        <w:t xml:space="preserve">= </w:t>
      </w:r>
      <w:r w:rsidR="008748A5">
        <w:rPr>
          <w:lang w:val="en-US"/>
        </w:rPr>
        <w:t>.02</w:t>
      </w:r>
      <w:r w:rsidR="008748A5" w:rsidRPr="00F21BC8">
        <w:rPr>
          <w:lang w:val="en-US"/>
        </w:rPr>
        <w:t xml:space="preserve">, </w:t>
      </w:r>
      <w:r w:rsidR="008748A5" w:rsidRPr="00E86A2E">
        <w:rPr>
          <w:i/>
          <w:iCs/>
          <w:lang w:val="en-US"/>
        </w:rPr>
        <w:t>p</w:t>
      </w:r>
      <w:r w:rsidR="008748A5" w:rsidRPr="00F21BC8">
        <w:rPr>
          <w:lang w:val="en-US"/>
        </w:rPr>
        <w:t xml:space="preserve"> &lt;.001, 95% CI [.</w:t>
      </w:r>
      <w:r w:rsidR="008748A5">
        <w:rPr>
          <w:lang w:val="en-US"/>
        </w:rPr>
        <w:t>52</w:t>
      </w:r>
      <w:r w:rsidR="008748A5" w:rsidRPr="00F21BC8">
        <w:rPr>
          <w:lang w:val="en-US"/>
        </w:rPr>
        <w:t>, .</w:t>
      </w:r>
      <w:r w:rsidR="008748A5" w:rsidRPr="008748A5">
        <w:rPr>
          <w:lang w:val="en-US"/>
        </w:rPr>
        <w:t xml:space="preserve"> </w:t>
      </w:r>
      <w:r w:rsidR="008748A5">
        <w:rPr>
          <w:lang w:val="en-US"/>
        </w:rPr>
        <w:t>61</w:t>
      </w:r>
      <w:r w:rsidR="008748A5" w:rsidRPr="00F21BC8">
        <w:rPr>
          <w:lang w:val="en-US"/>
        </w:rPr>
        <w:t>]</w:t>
      </w:r>
      <w:r w:rsidR="00F21BC8" w:rsidRPr="00F21BC8">
        <w:rPr>
          <w:lang w:val="en-US"/>
        </w:rPr>
        <w:t>).</w:t>
      </w:r>
      <w:r w:rsidR="00332EE4"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0E7BDD8" w14:textId="4456D323" w:rsidR="0012437C" w:rsidRDefault="00332EE4" w:rsidP="007652FC">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lastRenderedPageBreak/>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48DCC30F" w14:textId="77777777" w:rsidR="00703ABB" w:rsidRPr="007652FC" w:rsidRDefault="00703ABB" w:rsidP="007652FC">
      <w:pPr>
        <w:ind w:firstLineChars="100" w:firstLine="240"/>
        <w:rPr>
          <w:lang w:val="en-US"/>
        </w:rPr>
      </w:pPr>
    </w:p>
    <w:p w14:paraId="687AC7D7" w14:textId="4B4A2080" w:rsidR="00B02959" w:rsidRPr="00A37F7F" w:rsidRDefault="00ED6C68" w:rsidP="007731AE">
      <w:pPr>
        <w:rPr>
          <w:rFonts w:eastAsia="宋体"/>
          <w:bCs/>
          <w:noProof/>
          <w:lang w:val="en-US" w:eastAsia="zh-TW"/>
        </w:rPr>
      </w:pPr>
      <w:r>
        <w:rPr>
          <w:noProof/>
        </w:rPr>
        <w:drawing>
          <wp:inline distT="0" distB="0" distL="0" distR="0" wp14:anchorId="62C3700C" wp14:editId="10DA1BB9">
            <wp:extent cx="5943600" cy="4754880"/>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20235487" w14:textId="7777777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BD6971" w:rsidRPr="0004083D">
        <w:rPr>
          <w:rFonts w:eastAsia="宋体"/>
          <w:b/>
          <w:noProof/>
          <w:lang w:val="en-US" w:eastAsia="zh-TW"/>
        </w:rPr>
        <w:t>3</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of 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 xml:space="preserve">(Monte-Carlo)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宋体"/>
          <w:bCs/>
          <w:noProof/>
          <w:sz w:val="21"/>
          <w:szCs w:val="21"/>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12437C" w:rsidRPr="00E86A2E">
        <w:rPr>
          <w:rFonts w:eastAsia="宋体"/>
          <w:bCs/>
          <w:noProof/>
          <w:sz w:val="21"/>
          <w:szCs w:val="21"/>
          <w:lang w:val="en-US" w:eastAsia="zh-TW"/>
        </w:rPr>
        <w:t>24</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outcomes variables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 celebrity, and non-person).</w:t>
      </w:r>
      <w:r w:rsidR="004113C4" w:rsidRPr="00E86A2E">
        <w:rPr>
          <w:rFonts w:eastAsia="宋体"/>
          <w:bCs/>
          <w:noProof/>
          <w:sz w:val="21"/>
          <w:szCs w:val="21"/>
          <w:lang w:val="en-US" w:eastAsia="zh-TW"/>
        </w:rPr>
        <w:t xml:space="preserve"> The weighted average split-half reliability and 95% confidence intervals are shown by points and lines</w:t>
      </w:r>
      <w:r w:rsidR="00DA1946" w:rsidRPr="00E86A2E">
        <w:rPr>
          <w:rFonts w:eastAsia="宋体"/>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1"/>
        <w:jc w:val="center"/>
        <w:rPr>
          <w:rFonts w:eastAsia="宋体"/>
          <w:b/>
          <w:noProof/>
          <w:lang w:val="en-US" w:eastAsia="zh-TW"/>
        </w:rPr>
      </w:pPr>
    </w:p>
    <w:p w14:paraId="1BAC6F70" w14:textId="4999E5F6" w:rsidR="0014261E" w:rsidRPr="006A5A80" w:rsidRDefault="00DA1946" w:rsidP="0014261E">
      <w:pPr>
        <w:pStyle w:val="2"/>
        <w:spacing w:after="120"/>
        <w:rPr>
          <w:rFonts w:ascii="Times New Roman" w:hAnsi="Times New Roman"/>
          <w:lang w:val="en-US"/>
        </w:rPr>
      </w:pPr>
      <w:bookmarkStart w:id="43" w:name="_Toc129530170"/>
      <w:bookmarkStart w:id="44" w:name="_Toc129530200"/>
      <w:bookmarkStart w:id="45" w:name="_Toc139718164"/>
      <w:r>
        <w:rPr>
          <w:rFonts w:ascii="Times New Roman" w:hAnsi="Times New Roman"/>
          <w:lang w:val="en-US"/>
        </w:rPr>
        <w:t>4</w:t>
      </w:r>
      <w:r w:rsidR="00B02959">
        <w:rPr>
          <w:rFonts w:ascii="Times New Roman" w:hAnsi="Times New Roman"/>
          <w:lang w:val="en-US"/>
        </w:rPr>
        <w:t>.</w:t>
      </w:r>
      <w:r w:rsidR="00E17822">
        <w:rPr>
          <w:rFonts w:ascii="Times New Roman" w:hAnsi="Times New Roman"/>
          <w:lang w:val="en-US"/>
        </w:rPr>
        <w:t>2</w:t>
      </w:r>
      <w:r w:rsidR="00B02959">
        <w:rPr>
          <w:rFonts w:ascii="Times New Roman" w:hAnsi="Times New Roman"/>
          <w:lang w:val="en-US"/>
        </w:rPr>
        <w:t xml:space="preserve">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3"/>
      <w:bookmarkEnd w:id="44"/>
      <w:bookmarkEnd w:id="45"/>
    </w:p>
    <w:p w14:paraId="3BED99F1" w14:textId="15F9E56C"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ED438D">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402293DD" w14:textId="0BA85E93" w:rsidR="008A13B2" w:rsidRDefault="008A13B2" w:rsidP="007652FC">
      <w:pPr>
        <w:ind w:firstLineChars="100" w:firstLine="240"/>
        <w:rPr>
          <w:rFonts w:eastAsia="PMingLiU"/>
          <w:bCs/>
          <w:noProof/>
          <w:lang w:val="en-US" w:eastAsia="zh-TW"/>
        </w:rPr>
      </w:pPr>
      <w:r>
        <w:rPr>
          <w:rFonts w:eastAsia="PMingLiU"/>
          <w:bCs/>
          <w:noProof/>
          <w:lang w:val="en-US" w:eastAsia="zh-TW"/>
        </w:rPr>
        <w:t xml:space="preserve">The ICC2, which measure the reliability for individual differences, confirmed the results from split-half reliability: only </w:t>
      </w:r>
      <w:r w:rsidRPr="007652FC">
        <w:rPr>
          <w:rFonts w:eastAsia="PMingLiU"/>
          <w:bCs/>
          <w:noProof/>
          <w:lang w:val="en-US" w:eastAsia="zh-TW"/>
        </w:rPr>
        <w:t xml:space="preserve">RT and Efficiency display </w:t>
      </w:r>
      <w:r>
        <w:rPr>
          <w:rFonts w:eastAsia="PMingLiU"/>
          <w:bCs/>
          <w:noProof/>
          <w:lang w:val="en-US" w:eastAsia="zh-TW"/>
        </w:rPr>
        <w:t>reliability</w:t>
      </w:r>
      <w:r w:rsidRPr="007652FC">
        <w:rPr>
          <w:rFonts w:eastAsia="PMingLiU"/>
          <w:bCs/>
          <w:noProof/>
          <w:lang w:val="en-US" w:eastAsia="zh-TW"/>
        </w:rPr>
        <w:t xml:space="preserve"> ranging from poor to acceptable. Specifically, under the "</w:t>
      </w:r>
      <w:r>
        <w:rPr>
          <w:rFonts w:eastAsia="PMingLiU"/>
          <w:bCs/>
          <w:noProof/>
          <w:lang w:val="en-US" w:eastAsia="zh-TW"/>
        </w:rPr>
        <w:t xml:space="preserve">Self vs </w:t>
      </w:r>
      <w:r w:rsidRPr="007652FC">
        <w:rPr>
          <w:rFonts w:eastAsia="PMingLiU"/>
          <w:bCs/>
          <w:noProof/>
          <w:lang w:val="en-US" w:eastAsia="zh-TW"/>
        </w:rPr>
        <w:t>Close" contrast, the ICC2 for RT is 0.53 (95% CI = [.39, .69]), and for Efficiency, it is 0.52 (95% CI = [.38, .68]). Meanwhile, for the "</w:t>
      </w:r>
      <w:r>
        <w:rPr>
          <w:rFonts w:eastAsia="PMingLiU"/>
          <w:bCs/>
          <w:noProof/>
          <w:lang w:val="en-US" w:eastAsia="zh-TW"/>
        </w:rPr>
        <w:t xml:space="preserve">Self vs </w:t>
      </w:r>
      <w:r w:rsidRPr="007652FC">
        <w:rPr>
          <w:rFonts w:eastAsia="PMingLiU"/>
          <w:bCs/>
          <w:noProof/>
          <w:lang w:val="en-US" w:eastAsia="zh-TW"/>
        </w:rPr>
        <w:t xml:space="preserve">Stranger" </w:t>
      </w:r>
      <w:r w:rsidRPr="007652FC">
        <w:rPr>
          <w:rFonts w:eastAsia="PMingLiU"/>
          <w:bCs/>
          <w:noProof/>
          <w:lang w:val="en-US" w:eastAsia="zh-TW"/>
        </w:rPr>
        <w:lastRenderedPageBreak/>
        <w:t>contrast, the ICC2 for RT is 0.58 (95% CI = [.45, .73]), and for Efficiency, it is 0.3</w:t>
      </w:r>
      <w:r w:rsidR="00CD1116">
        <w:rPr>
          <w:rFonts w:eastAsia="PMingLiU"/>
          <w:bCs/>
          <w:noProof/>
          <w:lang w:val="en-US" w:eastAsia="zh-TW"/>
        </w:rPr>
        <w:t>5</w:t>
      </w:r>
      <w:r w:rsidRPr="007652FC">
        <w:rPr>
          <w:rFonts w:eastAsia="PMingLiU"/>
          <w:bCs/>
          <w:noProof/>
          <w:lang w:val="en-US" w:eastAsia="zh-TW"/>
        </w:rPr>
        <w:t xml:space="preserve"> (95% CI = [.21, .52]).</w:t>
      </w:r>
      <w:r>
        <w:rPr>
          <w:rFonts w:eastAsia="PMingLiU"/>
          <w:bCs/>
          <w:noProof/>
          <w:lang w:val="en-US" w:eastAsia="zh-TW"/>
        </w:rPr>
        <w:t xml:space="preserve"> All the other </w:t>
      </w:r>
      <w:r w:rsidRPr="007652FC">
        <w:rPr>
          <w:rFonts w:eastAsia="PMingLiU"/>
          <w:bCs/>
          <w:noProof/>
          <w:lang w:val="en-US" w:eastAsia="zh-TW"/>
        </w:rPr>
        <w:t xml:space="preserve">outcome variables exhibit </w:t>
      </w:r>
      <w:r>
        <w:rPr>
          <w:rFonts w:eastAsia="PMingLiU"/>
          <w:bCs/>
          <w:noProof/>
          <w:lang w:val="en-US" w:eastAsia="zh-TW"/>
        </w:rPr>
        <w:t xml:space="preserve">unacceptable to poor ICC2. </w:t>
      </w:r>
    </w:p>
    <w:p w14:paraId="4FAA811E" w14:textId="67B7E05D" w:rsidR="007652FC" w:rsidRPr="007652FC" w:rsidRDefault="008A13B2" w:rsidP="008A13B2">
      <w:pPr>
        <w:ind w:firstLineChars="100" w:firstLine="240"/>
        <w:rPr>
          <w:rFonts w:eastAsia="PMingLiU"/>
          <w:bCs/>
          <w:noProof/>
          <w:lang w:val="en-US" w:eastAsia="zh-TW"/>
        </w:rPr>
      </w:pPr>
      <w:r w:rsidRPr="007652FC">
        <w:rPr>
          <w:rFonts w:eastAsia="PMingLiU"/>
          <w:bCs/>
          <w:noProof/>
          <w:lang w:val="en-US" w:eastAsia="zh-TW"/>
        </w:rPr>
        <w:t xml:space="preserve">However, it is worth noting that </w:t>
      </w:r>
      <w:r w:rsidR="007652FC" w:rsidRPr="007652FC">
        <w:rPr>
          <w:rFonts w:eastAsia="PMingLiU"/>
          <w:bCs/>
          <w:noProof/>
          <w:lang w:val="en-US" w:eastAsia="zh-TW"/>
        </w:rPr>
        <w:t>the ICC2k values</w:t>
      </w:r>
      <w:r>
        <w:rPr>
          <w:rFonts w:eastAsia="PMingLiU"/>
          <w:bCs/>
          <w:noProof/>
          <w:lang w:val="en-US" w:eastAsia="zh-TW"/>
        </w:rPr>
        <w:t>, which measure the reliability of effect on group level,</w:t>
      </w:r>
      <w:r w:rsidR="007652FC" w:rsidRPr="007652FC">
        <w:rPr>
          <w:rFonts w:eastAsia="PMingLiU"/>
          <w:bCs/>
          <w:noProof/>
          <w:lang w:val="en-US" w:eastAsia="zh-TW"/>
        </w:rPr>
        <w:t xml:space="preserve"> for Reaction Time (RT) and Efficiency demonstrate notably high levels of reliability, while the other outcome variables exhibit </w:t>
      </w:r>
      <w:r w:rsidR="007652FC">
        <w:rPr>
          <w:rFonts w:eastAsia="PMingLiU"/>
          <w:bCs/>
          <w:noProof/>
          <w:lang w:val="en-US" w:eastAsia="zh-TW"/>
        </w:rPr>
        <w:t>unacceptable to poor ICC2k</w:t>
      </w:r>
      <w:r w:rsidR="007652FC" w:rsidRPr="007652FC">
        <w:rPr>
          <w:rFonts w:eastAsia="PMingLiU"/>
          <w:bCs/>
          <w:noProof/>
          <w:lang w:val="en-US" w:eastAsia="zh-TW"/>
        </w:rPr>
        <w:t>. When considering the "Close" contrast, the ICC2k for RT is 0.87 (95% CI = [.79, .93]), and for Efficiency, it is 0.8</w:t>
      </w:r>
      <w:r w:rsidR="00CD1116">
        <w:rPr>
          <w:rFonts w:eastAsia="PMingLiU"/>
          <w:bCs/>
          <w:noProof/>
          <w:lang w:val="en-US" w:eastAsia="zh-TW"/>
        </w:rPr>
        <w:t>7</w:t>
      </w:r>
      <w:r w:rsidR="007652FC" w:rsidRPr="007652FC">
        <w:rPr>
          <w:rFonts w:eastAsia="PMingLiU"/>
          <w:bCs/>
          <w:noProof/>
          <w:lang w:val="en-US" w:eastAsia="zh-TW"/>
        </w:rPr>
        <w:t xml:space="preserve"> (95% CI = [.78, .93]). Similarly, for the "Stranger" contrast, the ICC2k for RT is 0.</w:t>
      </w:r>
      <w:r w:rsidR="00CD1116">
        <w:rPr>
          <w:rFonts w:eastAsia="PMingLiU"/>
          <w:bCs/>
          <w:noProof/>
          <w:lang w:val="en-US" w:eastAsia="zh-TW"/>
        </w:rPr>
        <w:t>90</w:t>
      </w:r>
      <w:r w:rsidR="007652FC" w:rsidRPr="007652FC">
        <w:rPr>
          <w:rFonts w:eastAsia="PMingLiU"/>
          <w:bCs/>
          <w:noProof/>
          <w:lang w:val="en-US" w:eastAsia="zh-TW"/>
        </w:rPr>
        <w:t xml:space="preserve"> (95% CI = [.82, .94]), and for Efficiency, it is 0.76 (95% CI = [.61, .87]).</w:t>
      </w:r>
      <w:r>
        <w:rPr>
          <w:rFonts w:eastAsia="PMingLiU"/>
          <w:bCs/>
          <w:noProof/>
          <w:lang w:val="en-US" w:eastAsia="zh-TW"/>
        </w:rPr>
        <w:t xml:space="preserve"> </w:t>
      </w:r>
    </w:p>
    <w:p w14:paraId="5EC8F5F8" w14:textId="77777777" w:rsidR="00566D09" w:rsidRPr="007652FC" w:rsidRDefault="00566D09" w:rsidP="007652FC">
      <w:pPr>
        <w:ind w:firstLineChars="100" w:firstLine="240"/>
        <w:rPr>
          <w:rFonts w:eastAsia="PMingLiU"/>
          <w:bCs/>
          <w:noProof/>
          <w:lang w:val="en-US" w:eastAsia="zh-TW"/>
        </w:rPr>
      </w:pPr>
    </w:p>
    <w:p w14:paraId="34E13D95" w14:textId="39C92FF8" w:rsidR="00596248" w:rsidRPr="006A5A80" w:rsidRDefault="00FC071A" w:rsidP="00566D09">
      <w:pPr>
        <w:rPr>
          <w:rFonts w:eastAsia="宋体"/>
          <w:b/>
          <w:noProof/>
          <w:lang w:val="en-US" w:eastAsia="zh-TW"/>
        </w:rPr>
      </w:pPr>
      <w:r>
        <w:rPr>
          <w:noProof/>
        </w:rPr>
        <w:drawing>
          <wp:inline distT="0" distB="0" distL="0" distR="0" wp14:anchorId="7E20A0C3" wp14:editId="757C1A13">
            <wp:extent cx="5943600" cy="4754880"/>
            <wp:effectExtent l="0" t="0" r="0" b="762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D49BBD5" w14:textId="605500DA" w:rsidR="00A13F54" w:rsidRPr="002541AD" w:rsidRDefault="00596248" w:rsidP="002541AD">
      <w:pPr>
        <w:ind w:firstLineChars="100" w:firstLine="241"/>
        <w:jc w:val="center"/>
        <w:rPr>
          <w:rFonts w:eastAsia="宋体"/>
          <w:bCs/>
          <w:noProof/>
          <w:lang w:val="en-US" w:eastAsia="zh-TW"/>
        </w:rPr>
      </w:pPr>
      <w:r w:rsidRPr="00F6143A">
        <w:rPr>
          <w:rFonts w:eastAsia="宋体"/>
          <w:b/>
          <w:noProof/>
          <w:lang w:val="en-US" w:eastAsia="zh-TW"/>
        </w:rPr>
        <w:t>Fig</w:t>
      </w:r>
      <w:r w:rsidR="00C91FD8" w:rsidRPr="00F6143A">
        <w:rPr>
          <w:rFonts w:eastAsia="宋体"/>
          <w:b/>
          <w:noProof/>
          <w:lang w:val="en-US" w:eastAsia="zh-TW"/>
        </w:rPr>
        <w:t>.</w:t>
      </w:r>
      <w:r w:rsidRPr="00F6143A">
        <w:rPr>
          <w:rFonts w:eastAsia="宋体"/>
          <w:b/>
          <w:noProof/>
          <w:lang w:val="en-US" w:eastAsia="zh-TW"/>
        </w:rPr>
        <w:t xml:space="preserve"> </w:t>
      </w:r>
      <w:r w:rsidR="00BD6971" w:rsidRPr="00F6143A">
        <w:rPr>
          <w:rFonts w:eastAsia="宋体"/>
          <w:b/>
          <w:noProof/>
          <w:lang w:val="en-US" w:eastAsia="zh-TW"/>
        </w:rPr>
        <w:t>4</w:t>
      </w:r>
      <w:r w:rsidR="00C91FD8" w:rsidRPr="00F6143A">
        <w:rPr>
          <w:rFonts w:eastAsia="宋体"/>
          <w:bCs/>
          <w:noProof/>
          <w:lang w:val="en-US" w:eastAsia="zh-TW"/>
        </w:rPr>
        <w:t xml:space="preserve"> </w:t>
      </w:r>
      <w:r w:rsidRPr="00F6143A">
        <w:rPr>
          <w:rFonts w:eastAsia="宋体"/>
          <w:bCs/>
          <w:noProof/>
          <w:lang w:val="en-US" w:eastAsia="zh-TW"/>
        </w:rPr>
        <w:t xml:space="preserve">Intraclass </w:t>
      </w:r>
      <w:r w:rsidR="005413E6">
        <w:rPr>
          <w:rFonts w:eastAsia="宋体"/>
          <w:bCs/>
          <w:noProof/>
          <w:lang w:val="en-US" w:eastAsia="zh-TW"/>
        </w:rPr>
        <w:t>C</w:t>
      </w:r>
      <w:r w:rsidRPr="00F6143A">
        <w:rPr>
          <w:rFonts w:eastAsia="宋体"/>
          <w:bCs/>
          <w:noProof/>
          <w:lang w:val="en-US" w:eastAsia="zh-TW"/>
        </w:rPr>
        <w:t xml:space="preserve">orrelation </w:t>
      </w:r>
      <w:r w:rsidR="005413E6">
        <w:rPr>
          <w:rFonts w:eastAsia="宋体"/>
          <w:bCs/>
          <w:noProof/>
          <w:lang w:val="en-US" w:eastAsia="zh-TW"/>
        </w:rPr>
        <w:t>C</w:t>
      </w:r>
      <w:r w:rsidRPr="00F6143A">
        <w:rPr>
          <w:rFonts w:eastAsia="宋体"/>
          <w:bCs/>
          <w:noProof/>
          <w:lang w:val="en-US" w:eastAsia="zh-TW"/>
        </w:rPr>
        <w:t>oefficient</w:t>
      </w:r>
      <w:bookmarkStart w:id="46" w:name="_Toc129530171"/>
      <w:bookmarkStart w:id="47" w:name="_Toc129530201"/>
      <w:r w:rsidR="005413E6">
        <w:rPr>
          <w:rFonts w:eastAsia="宋体"/>
          <w:bCs/>
          <w:noProof/>
          <w:lang w:val="en-US" w:eastAsia="zh-TW"/>
        </w:rPr>
        <w:t xml:space="preserve"> </w:t>
      </w:r>
      <w:r w:rsidR="005413E6">
        <w:rPr>
          <w:rFonts w:eastAsia="宋体" w:hint="eastAsia"/>
          <w:bCs/>
          <w:noProof/>
          <w:lang w:val="en-US"/>
        </w:rPr>
        <w:t>for</w:t>
      </w:r>
      <w:r w:rsidR="005413E6">
        <w:rPr>
          <w:rFonts w:eastAsia="宋体"/>
          <w:bCs/>
          <w:noProof/>
          <w:lang w:val="en-US"/>
        </w:rPr>
        <w:t xml:space="preserve"> SPE Measures</w:t>
      </w:r>
      <w:r w:rsidR="003E04EC" w:rsidRPr="00F6143A">
        <w:rPr>
          <w:rFonts w:eastAsia="宋体"/>
          <w:bCs/>
          <w:noProof/>
          <w:lang w:val="en-US" w:eastAsia="zh-TW"/>
        </w:rPr>
        <w:t>.</w:t>
      </w:r>
      <w:r w:rsidR="002541AD">
        <w:rPr>
          <w:rFonts w:eastAsiaTheme="minorEastAsia" w:hint="eastAsia"/>
          <w:bCs/>
          <w:noProof/>
          <w:lang w:val="en-US"/>
        </w:rPr>
        <w:t xml:space="preserve"> </w:t>
      </w:r>
      <w:r w:rsidR="00F6143A" w:rsidRPr="002541AD">
        <w:rPr>
          <w:rFonts w:eastAsia="宋体"/>
          <w:b/>
          <w:i/>
          <w:iCs/>
          <w:noProof/>
          <w:sz w:val="20"/>
          <w:szCs w:val="20"/>
          <w:lang w:val="en-US" w:eastAsia="zh-TW"/>
        </w:rPr>
        <w:t>NOTE</w:t>
      </w:r>
      <w:r w:rsidR="00F6143A" w:rsidRPr="002541AD">
        <w:rPr>
          <w:rFonts w:eastAsia="宋体" w:hint="eastAsia"/>
          <w:b/>
          <w:i/>
          <w:iCs/>
          <w:noProof/>
          <w:sz w:val="20"/>
          <w:szCs w:val="20"/>
          <w:lang w:val="en-US"/>
        </w:rPr>
        <w:t>:</w:t>
      </w:r>
      <w:r w:rsidR="00F6143A" w:rsidRPr="002541AD">
        <w:rPr>
          <w:rFonts w:eastAsia="宋体"/>
          <w:bCs/>
          <w:i/>
          <w:iCs/>
          <w:noProof/>
          <w:sz w:val="20"/>
          <w:szCs w:val="20"/>
          <w:lang w:val="en-US"/>
        </w:rPr>
        <w:t xml:space="preserve"> </w:t>
      </w:r>
      <w:r w:rsidR="007D50DA" w:rsidRPr="002541AD">
        <w:rPr>
          <w:rFonts w:eastAsia="宋体"/>
          <w:bCs/>
          <w:noProof/>
          <w:sz w:val="20"/>
          <w:szCs w:val="20"/>
          <w:lang w:val="en-US" w:eastAsia="zh-TW"/>
        </w:rPr>
        <w:t>The vertical axis represents 12 different SPE measures, combining 6 outcomes variables (RT, ACC, d’, η, v, z) and 2 contrasts (close other, stranger).The upper facet of the figure presents the results for ICC2</w:t>
      </w:r>
      <w:r w:rsidR="00F363CC" w:rsidRPr="002541AD">
        <w:rPr>
          <w:rFonts w:eastAsia="宋体"/>
          <w:bCs/>
          <w:noProof/>
          <w:sz w:val="20"/>
          <w:szCs w:val="20"/>
          <w:lang w:val="en-US" w:eastAsia="zh-TW"/>
        </w:rPr>
        <w:t>k</w:t>
      </w:r>
      <w:r w:rsidR="007D50DA" w:rsidRPr="002541AD">
        <w:rPr>
          <w:rFonts w:eastAsia="宋体"/>
          <w:bCs/>
          <w:noProof/>
          <w:sz w:val="20"/>
          <w:szCs w:val="20"/>
          <w:lang w:val="en-US" w:eastAsia="zh-TW"/>
        </w:rPr>
        <w:t>, while the lower facet displays the results for ICC. The ICC values and their corresponding 95% confidence intervals are illustrated using points and lines.</w:t>
      </w:r>
    </w:p>
    <w:p w14:paraId="2D1C1257" w14:textId="77777777" w:rsidR="00A13F54" w:rsidRDefault="00A13F54" w:rsidP="00FD4FB9">
      <w:pPr>
        <w:rPr>
          <w:lang w:val="en-US"/>
        </w:rPr>
      </w:pPr>
    </w:p>
    <w:p w14:paraId="28FA4788" w14:textId="0F3CD356" w:rsidR="004B58E5" w:rsidRPr="00633D69" w:rsidRDefault="00DA1946" w:rsidP="00633D69">
      <w:pPr>
        <w:pStyle w:val="1"/>
        <w:keepNext w:val="0"/>
        <w:keepLines w:val="0"/>
        <w:spacing w:after="240"/>
        <w:rPr>
          <w:rFonts w:eastAsia="Calibri"/>
          <w:b/>
          <w:sz w:val="42"/>
          <w:szCs w:val="42"/>
        </w:rPr>
      </w:pPr>
      <w:bookmarkStart w:id="48"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6"/>
      <w:bookmarkEnd w:id="47"/>
      <w:bookmarkEnd w:id="48"/>
    </w:p>
    <w:p w14:paraId="5ADF7CCF" w14:textId="006C44DA" w:rsidR="003366A8" w:rsidRDefault="003366A8" w:rsidP="003366A8">
      <w:pPr>
        <w:ind w:firstLineChars="100" w:firstLine="240"/>
        <w:rPr>
          <w:rFonts w:eastAsia="Calibri"/>
          <w:lang w:val="en-US"/>
        </w:rPr>
      </w:pPr>
      <w:r>
        <w:rPr>
          <w:rFonts w:eastAsia="Calibri"/>
        </w:rPr>
        <w:t xml:space="preserve">Despite the significance of assessing the reliability of a behavioral paradigm before its implementation, this practice is not yet extensively embraced by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Pr>
          <w:rFonts w:eastAsia="Calibri"/>
        </w:rPr>
        <w:t xml:space="preserve">. In this pre-registered study, our objective is to </w:t>
      </w:r>
      <w:r>
        <w:rPr>
          <w:rFonts w:eastAsia="Calibri"/>
        </w:rPr>
        <w:lastRenderedPageBreak/>
        <w:t>investigate the reliability of the outcome variables related to the SPE measures in the SPMT. To achieve this, we r</w:t>
      </w:r>
      <w:r>
        <w:rPr>
          <w:rFonts w:eastAsia="Calibri"/>
          <w:lang w:val="en-US"/>
        </w:rPr>
        <w:t xml:space="preserve">e-analyzed </w:t>
      </w:r>
      <w:r>
        <w:rPr>
          <w:sz w:val="22"/>
          <w:szCs w:val="22"/>
          <w:lang w:val="en-US"/>
        </w:rPr>
        <w:t xml:space="preserve">seventeen datasets (N = 833) from nine papers and two </w:t>
      </w:r>
      <w:r>
        <w:rPr>
          <w:rFonts w:eastAsia="Calibri"/>
        </w:rPr>
        <w:t xml:space="preserve">unpublished </w:t>
      </w:r>
      <w:r>
        <w:rPr>
          <w:sz w:val="22"/>
          <w:szCs w:val="22"/>
          <w:lang w:val="en-US"/>
        </w:rPr>
        <w:t>projects</w:t>
      </w:r>
      <w:r>
        <w:rPr>
          <w:rFonts w:eastAsia="Calibri"/>
        </w:rPr>
        <w:t>, utilizing split-half reliability (</w:t>
      </w:r>
      <w:r>
        <w:rPr>
          <w:rFonts w:eastAsia="Calibri"/>
          <w:i/>
          <w:iCs/>
        </w:rPr>
        <w:t>r</w:t>
      </w:r>
      <w:r>
        <w:rPr>
          <w:rFonts w:eastAsia="Calibri"/>
        </w:rPr>
        <w:t xml:space="preserve">) and intraclass correlation coefficient (ICC2, ICC2k). Our findings reveal that the Reaction Time and Efficiency demonstrated better results, with split-half reliability around 0.6 or higher, ICC2 around 0.5 or higher, ICC2k higher than 0.7. All the other outcome variables performed poorly, with weight average split-half reliability lower than 0.5, ICC2 lower than </w:t>
      </w:r>
      <w:r>
        <w:rPr>
          <w:rFonts w:eastAsia="Calibri"/>
          <w:lang w:val="en-US"/>
        </w:rPr>
        <w:t xml:space="preserve">0.5, ICC2k lower than 0.7. </w:t>
      </w:r>
      <w:r>
        <w:rPr>
          <w:rFonts w:eastAsia="Calibri"/>
        </w:rPr>
        <w:t xml:space="preserve">Our </w:t>
      </w:r>
      <w:r>
        <w:rPr>
          <w:rFonts w:eastAsia="Calibri"/>
          <w:lang w:val="en-US"/>
        </w:rPr>
        <w:t xml:space="preserve">analyses </w:t>
      </w:r>
      <w:r>
        <w:rPr>
          <w:rFonts w:eastAsia="Calibri"/>
        </w:rPr>
        <w:t>suggests that Reaction Time and Efficiency are the most reliable measure of SPE, among all measures available in the SPMT, especially when the SPE is quantified as the difference between self-condition and stranger condition.</w:t>
      </w:r>
      <w:r>
        <w:rPr>
          <w:rFonts w:ascii="微软雅黑" w:eastAsia="微软雅黑" w:hAnsi="微软雅黑" w:cs="微软雅黑" w:hint="eastAsia"/>
          <w:lang w:val="en-US"/>
        </w:rPr>
        <w:t xml:space="preserve"> </w:t>
      </w:r>
      <w:r>
        <w:rPr>
          <w:rFonts w:eastAsia="Calibri"/>
        </w:rPr>
        <w:t xml:space="preserve">Moreover, the pattern observed in the ICC values suggests that reaction time and efficiency in the SPMT are better suited for group-level analysis rather than assessing individual-level variation. </w:t>
      </w:r>
    </w:p>
    <w:p w14:paraId="377C6B24" w14:textId="33B0C23A" w:rsidR="003366A8" w:rsidRPr="008F6BBE" w:rsidRDefault="003366A8" w:rsidP="008F6BBE">
      <w:pPr>
        <w:ind w:firstLineChars="100" w:firstLine="240"/>
        <w:rPr>
          <w:rFonts w:eastAsiaTheme="minorEastAsia"/>
          <w:color w:val="000000" w:themeColor="text1"/>
          <w:lang w:val="en-US" w:eastAsia="zh-TW"/>
        </w:rPr>
      </w:pPr>
      <w:r>
        <w:rPr>
          <w:rFonts w:eastAsia="Calibri"/>
          <w:color w:val="000000" w:themeColor="text1"/>
        </w:rPr>
        <w:t xml:space="preserve">Although Reaction Time and Efficiency yielded relatively better results compared to other indices, they still fell short of achieving commonly considered excellent reliability levels (typically </w:t>
      </w:r>
      <w:r>
        <w:rPr>
          <w:lang w:val="en-US"/>
        </w:rPr>
        <w:t>a value greater than 0.8 means excellent reliability</w:t>
      </w:r>
      <w:r>
        <w:rPr>
          <w:rFonts w:eastAsia="Calibri"/>
          <w:color w:val="000000" w:themeColor="text1"/>
        </w:rPr>
        <w:t xml:space="preserve">) </w:t>
      </w:r>
      <w:r>
        <w:rPr>
          <w:rFonts w:eastAsia="Calibri"/>
          <w:color w:val="000000" w:themeColor="text1"/>
        </w:rPr>
        <w:fldChar w:fldCharType="begin"/>
      </w:r>
      <w:r>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Pr>
          <w:rFonts w:eastAsia="Calibri"/>
          <w:color w:val="000000" w:themeColor="text1"/>
        </w:rPr>
        <w:fldChar w:fldCharType="separate"/>
      </w:r>
      <w:r>
        <w:rPr>
          <w:rFonts w:eastAsia="Calibri"/>
          <w:noProof/>
          <w:color w:val="000000" w:themeColor="text1"/>
        </w:rPr>
        <w:t>(Cicchetti &amp; Sparrow, 1981; Kupper &amp; Hafner, 1989)</w:t>
      </w:r>
      <w:r>
        <w:rPr>
          <w:rFonts w:eastAsia="Calibri"/>
          <w:color w:val="000000" w:themeColor="text1"/>
        </w:rPr>
        <w:fldChar w:fldCharType="end"/>
      </w:r>
      <w:r>
        <w:rPr>
          <w:rFonts w:eastAsia="Calibri"/>
          <w:color w:val="000000" w:themeColor="text1"/>
        </w:rPr>
        <w:t>.</w:t>
      </w:r>
      <w:r>
        <w:rPr>
          <w:rFonts w:eastAsiaTheme="minorEastAsia"/>
          <w:color w:val="000000" w:themeColor="text1"/>
          <w:lang w:val="en-US" w:eastAsia="zh-TW"/>
        </w:rPr>
        <w:t xml:space="preserve"> </w:t>
      </w:r>
      <w:r>
        <w:rPr>
          <w:rFonts w:eastAsiaTheme="minorEastAsia"/>
          <w:color w:val="000000" w:themeColor="text1"/>
          <w:lang w:eastAsia="zh-TW"/>
        </w:rPr>
        <w:t xml:space="preserve">The low split-half reliability </w:t>
      </w:r>
      <w:r>
        <w:rPr>
          <w:rFonts w:eastAsiaTheme="minorEastAsia"/>
          <w:color w:val="000000" w:themeColor="text1"/>
          <w:lang w:val="en-US" w:eastAsia="zh-TW"/>
        </w:rPr>
        <w:t xml:space="preserve">and low ICC2 of SPE </w:t>
      </w:r>
      <w:r>
        <w:rPr>
          <w:rFonts w:eastAsiaTheme="minorEastAsia"/>
          <w:color w:val="000000" w:themeColor="text1"/>
          <w:lang w:eastAsia="zh-TW"/>
        </w:rPr>
        <w:t xml:space="preserve">suggest that the </w:t>
      </w:r>
      <w:r>
        <w:rPr>
          <w:rFonts w:eastAsiaTheme="minorEastAsia"/>
          <w:color w:val="000000" w:themeColor="text1"/>
          <w:lang w:val="en-US" w:eastAsia="zh-TW"/>
        </w:rPr>
        <w:t xml:space="preserve">SPMT, like other traditional cognitive tasks such as </w:t>
      </w:r>
      <w:r>
        <w:rPr>
          <w:rFonts w:eastAsiaTheme="minorEastAsia"/>
          <w:color w:val="000000" w:themeColor="text1"/>
        </w:rPr>
        <w:t xml:space="preserve">Flanker, Simon, or Stroop tasks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lang w:val="en-US" w:eastAsia="zh-TW"/>
        </w:rPr>
        <w:t xml:space="preserve">, may be </w:t>
      </w:r>
      <w:r>
        <w:rPr>
          <w:rFonts w:eastAsia="Calibri"/>
          <w:color w:val="000000" w:themeColor="text1"/>
        </w:rPr>
        <w:t>not suitable for assessing individual-level variation</w:t>
      </w:r>
      <w:r>
        <w:rPr>
          <w:rFonts w:eastAsia="Calibri"/>
          <w:color w:val="000000" w:themeColor="text1"/>
          <w:lang w:val="en-US"/>
        </w:rPr>
        <w:t>.</w:t>
      </w:r>
      <w:r>
        <w:rPr>
          <w:rFonts w:eastAsiaTheme="minorEastAsia"/>
          <w:color w:val="000000" w:themeColor="text1"/>
          <w:lang w:val="en-US" w:eastAsia="zh-TW"/>
        </w:rPr>
        <w:t xml:space="preserve"> </w:t>
      </w:r>
      <w:r>
        <w:rPr>
          <w:rFonts w:eastAsiaTheme="minorEastAsia"/>
          <w:color w:val="000000" w:themeColor="text1"/>
          <w:lang w:eastAsia="zh-TW"/>
        </w:rPr>
        <w:t xml:space="preserve">Several plausible reasons as well as potential soluti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 A recent study by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Kucina et al. (2023)</w:t>
      </w:r>
      <w:r>
        <w:rPr>
          <w:rFonts w:eastAsiaTheme="minorEastAsia"/>
          <w:color w:val="000000" w:themeColor="text1"/>
        </w:rPr>
        <w:fldChar w:fldCharType="end"/>
      </w:r>
      <w:r>
        <w:rPr>
          <w:rFonts w:eastAsiaTheme="minorEastAsia"/>
          <w:color w:val="000000" w:themeColor="text1"/>
        </w:rPr>
        <w:t xml:space="preserve"> also </w:t>
      </w:r>
      <w:r>
        <w:rPr>
          <w:rFonts w:eastAsiaTheme="minorEastAsia"/>
          <w:color w:val="000000" w:themeColor="text1"/>
          <w:lang w:eastAsia="zh-TW"/>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48 or </w:t>
      </w:r>
      <w:r>
        <w:rPr>
          <w:rFonts w:eastAsiaTheme="minorEastAsia"/>
          <w:color w:val="000000" w:themeColor="text1"/>
        </w:rPr>
        <w:t xml:space="preserve">more </w:t>
      </w:r>
      <w:r>
        <w:rPr>
          <w:rFonts w:eastAsiaTheme="minorEastAsia"/>
          <w:color w:val="000000" w:themeColor="text1"/>
          <w:lang w:eastAsia="zh-TW"/>
        </w:rPr>
        <w:t>trials, while achieving a higher level of reliability necessitated 72 trials. Therefore, incorporating a larger number of trials in future implementations of the SPMT paradigm may enhance the split-half reliability by improving measurement consistency</w:t>
      </w:r>
      <w:r>
        <w:rPr>
          <w:rFonts w:eastAsiaTheme="minorEastAsia"/>
          <w:color w:val="000000" w:themeColor="text1"/>
          <w:lang w:val="en-US" w:eastAsia="zh-TW"/>
        </w:rPr>
        <w:t>.</w:t>
      </w:r>
    </w:p>
    <w:p w14:paraId="393DF624" w14:textId="6CBE91A6" w:rsidR="00120078" w:rsidRPr="003366A8" w:rsidRDefault="003366A8" w:rsidP="003366A8">
      <w:pPr>
        <w:ind w:firstLineChars="100" w:firstLine="240"/>
        <w:rPr>
          <w:rFonts w:ascii="宋体" w:eastAsia="宋体" w:hAnsi="宋体" w:cs="宋体"/>
          <w:lang w:val="en-US"/>
        </w:rPr>
      </w:pPr>
      <w:r>
        <w:rPr>
          <w:rFonts w:eastAsiaTheme="minorEastAsia"/>
          <w:color w:val="000000" w:themeColor="text1"/>
          <w:lang w:eastAsia="zh-TW"/>
        </w:rPr>
        <w:t>Secondly, the presence of a practice effect</w:t>
      </w:r>
      <w:r w:rsidR="008F6BBE">
        <w:rPr>
          <w:rFonts w:eastAsiaTheme="minorEastAsia"/>
          <w:color w:val="000000" w:themeColor="text1"/>
          <w:lang w:eastAsia="zh-TW"/>
        </w:rPr>
        <w:t xml:space="preserve"> </w:t>
      </w:r>
      <w:r>
        <w:rPr>
          <w:rFonts w:eastAsiaTheme="minorEastAsia"/>
          <w:color w:val="000000" w:themeColor="text1"/>
        </w:rPr>
        <w:t>c</w:t>
      </w:r>
      <w:r>
        <w:rPr>
          <w:rFonts w:eastAsiaTheme="minorEastAsia"/>
          <w:color w:val="000000" w:themeColor="text1"/>
          <w:lang w:eastAsia="zh-TW"/>
        </w:rPr>
        <w:t xml:space="preserve">ould be another significant factor influencing reliability. </w:t>
      </w:r>
      <w:r w:rsidR="00D70160" w:rsidRPr="00F83FD2">
        <w:rPr>
          <w:rFonts w:eastAsiaTheme="minorEastAsia"/>
          <w:color w:val="000000" w:themeColor="text1"/>
          <w:lang w:eastAsia="zh-TW"/>
        </w:rPr>
        <w:t xml:space="preserve"> If </w:t>
      </w:r>
      <w:r w:rsidR="00474576" w:rsidRPr="00F83FD2">
        <w:rPr>
          <w:rFonts w:eastAsiaTheme="minorEastAsia"/>
          <w:color w:val="000000" w:themeColor="text1"/>
          <w:lang w:eastAsia="zh-TW"/>
        </w:rPr>
        <w:t>the</w:t>
      </w:r>
      <w:r w:rsidR="00D70160" w:rsidRPr="00F83FD2">
        <w:rPr>
          <w:rFonts w:eastAsiaTheme="minorEastAsia"/>
          <w:color w:val="000000" w:themeColor="text1"/>
          <w:lang w:val="en-US" w:eastAsia="zh-TW"/>
        </w:rPr>
        <w:t xml:space="preserve">se </w:t>
      </w:r>
      <w:r w:rsidR="00D70160" w:rsidRPr="00F83FD2">
        <w:rPr>
          <w:rFonts w:eastAsiaTheme="minorEastAsia"/>
          <w:color w:val="000000" w:themeColor="text1"/>
          <w:lang w:eastAsia="zh-TW"/>
        </w:rPr>
        <w:t>effect</w:t>
      </w:r>
      <w:r w:rsidR="00D70160" w:rsidRPr="00F83FD2">
        <w:rPr>
          <w:rFonts w:eastAsiaTheme="minorEastAsia"/>
          <w:color w:val="000000" w:themeColor="text1"/>
          <w:lang w:val="en-US" w:eastAsia="zh-TW"/>
        </w:rPr>
        <w:t xml:space="preserve">s are </w:t>
      </w:r>
      <w:r w:rsidR="00D70160" w:rsidRPr="00F83FD2">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fldChar w:fldCharType="begin"/>
      </w:r>
      <w:r w:rsidR="00ED438D">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F83FD2">
        <w:rPr>
          <w:rFonts w:eastAsiaTheme="minorEastAsia"/>
          <w:color w:val="000000" w:themeColor="text1"/>
          <w:lang w:eastAsia="zh-TW"/>
        </w:rPr>
        <w:fldChar w:fldCharType="separate"/>
      </w:r>
      <w:r w:rsidR="00D70160" w:rsidRPr="00F83FD2">
        <w:rPr>
          <w:rFonts w:eastAsiaTheme="minorEastAsia"/>
          <w:noProof/>
          <w:color w:val="000000" w:themeColor="text1"/>
          <w:lang w:eastAsia="zh-TW"/>
        </w:rPr>
        <w:t>(Oswald et al., 2015; Siegelman et al., 2017)</w:t>
      </w:r>
      <w:r w:rsidR="00D70160" w:rsidRPr="00F83FD2">
        <w:rPr>
          <w:rFonts w:eastAsiaTheme="minorEastAsia"/>
          <w:color w:val="000000" w:themeColor="text1"/>
          <w:lang w:eastAsia="zh-TW"/>
        </w:rPr>
        <w:fldChar w:fldCharType="end"/>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sidRPr="00F83FD2">
        <w:rPr>
          <w:rFonts w:eastAsiaTheme="minorEastAsia"/>
          <w:color w:val="000000" w:themeColor="text1"/>
          <w:lang w:val="en-US" w:eastAsia="zh-TW"/>
        </w:rPr>
        <w:t xml:space="preserve"> </w:t>
      </w:r>
      <w:r w:rsidR="00D70160" w:rsidRPr="00F83FD2">
        <w:rPr>
          <w:rFonts w:eastAsiaTheme="minorEastAsia"/>
          <w:color w:val="000000" w:themeColor="text1"/>
          <w:lang w:eastAsia="zh-TW"/>
        </w:rPr>
        <w:t>(Hedge et al., 2018).</w:t>
      </w:r>
      <w:r w:rsidR="00D70160" w:rsidRPr="00F83FD2">
        <w:rPr>
          <w:rFonts w:eastAsiaTheme="minorEastAsia"/>
          <w:color w:val="000000" w:themeColor="text1"/>
          <w:lang w:val="en-US" w:eastAsia="zh-TW"/>
        </w:rPr>
        <w:t xml:space="preserve"> Recent study on gamification of cognitive tasks have shown that incorporating gamification elements can effectively improve data quality and assessment efficacy </w:t>
      </w:r>
      <w:r w:rsidR="00D70160" w:rsidRPr="00F83FD2">
        <w:rPr>
          <w:rFonts w:eastAsiaTheme="minorEastAsia"/>
          <w:color w:val="000000" w:themeColor="text1"/>
          <w:lang w:val="en-US" w:eastAsia="zh-TW"/>
        </w:rPr>
        <w:fldChar w:fldCharType="begin"/>
      </w:r>
      <w:r w:rsidR="00ED3D76">
        <w:rPr>
          <w:rFonts w:eastAsiaTheme="minorEastAsia"/>
          <w:color w:val="000000" w:themeColor="text1"/>
          <w:lang w:val="en-US" w:eastAsia="zh-TW"/>
        </w:rPr>
        <w:instrText xml:space="preserve"> ADDIN EN.CITE &lt;EndNote&gt;&lt;Cite&gt;&lt;Author&gt;Friehs&lt;/Author&gt;&lt;Year&gt;2020&lt;/Year&gt;&lt;RecNum&gt;75&lt;/RecNum&gt;&lt;DisplayText&gt;(Friehs et al., 2020)&lt;/DisplayText&gt;&lt;record&gt;&lt;rec-number&gt;75&lt;/rec-number&gt;&lt;foreign-keys&gt;&lt;key app="EN" db-id="zzdfttz2f2zttfe0f0npdwexxxawwtr9p5tz" timestamp="1690182757"&gt;75&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sidRPr="00F83FD2">
        <w:rPr>
          <w:rFonts w:eastAsiaTheme="minorEastAsia"/>
          <w:color w:val="000000" w:themeColor="text1"/>
          <w:lang w:val="en-US" w:eastAsia="zh-TW"/>
        </w:rPr>
        <w:fldChar w:fldCharType="separate"/>
      </w:r>
      <w:r w:rsidR="00D70160" w:rsidRPr="00F83FD2">
        <w:rPr>
          <w:rFonts w:eastAsiaTheme="minorEastAsia"/>
          <w:noProof/>
          <w:color w:val="000000" w:themeColor="text1"/>
          <w:lang w:val="en-US" w:eastAsia="zh-TW"/>
        </w:rPr>
        <w:t>(Friehs et al., 2020)</w:t>
      </w:r>
      <w:r w:rsidR="00D70160" w:rsidRPr="00F83FD2">
        <w:rPr>
          <w:rFonts w:eastAsiaTheme="minorEastAsia"/>
          <w:color w:val="000000" w:themeColor="text1"/>
          <w:lang w:val="en-US" w:eastAsia="zh-TW"/>
        </w:rPr>
        <w:fldChar w:fldCharType="end"/>
      </w:r>
      <w:r w:rsidR="00D70160" w:rsidRPr="00F83FD2">
        <w:rPr>
          <w:rFonts w:eastAsiaTheme="minorEastAsia"/>
          <w:color w:val="000000" w:themeColor="text1"/>
          <w:lang w:val="en-US" w:eastAsia="zh-TW"/>
        </w:rPr>
        <w:t xml:space="preserve">. Therefore, modifying the SPMT with a more dynamic paradigm, such as incorporating gamification elements, may enhance split-half reliability by improving measurement consistency. </w:t>
      </w:r>
    </w:p>
    <w:p w14:paraId="57922B37" w14:textId="0753D5B2" w:rsidR="00D70160" w:rsidRPr="004A4601" w:rsidRDefault="004A4601" w:rsidP="004A4601">
      <w:pPr>
        <w:ind w:firstLineChars="100" w:firstLine="240"/>
        <w:rPr>
          <w:rFonts w:eastAsiaTheme="minorEastAsia"/>
          <w:color w:val="000000" w:themeColor="text1"/>
          <w:lang w:eastAsia="zh-TW"/>
        </w:rPr>
      </w:pPr>
      <w:r w:rsidRPr="004A4601">
        <w:rPr>
          <w:rFonts w:eastAsiaTheme="minorEastAsia"/>
          <w:color w:val="000000" w:themeColor="text1"/>
          <w:lang w:eastAsia="zh-TW"/>
        </w:rPr>
        <w:t>Finally, it is important to acknowledge the potential influence of serial dependence effects on task reliability. As outlined in the methodology and results sections, we evaluated the weighted average split-half reliability of the SPE measures using four distinct data splitting approaches: first-second, odd-even, permutated, and Monte Carlo. Interestingly, the results from the odd-even split-half method differed notably from the other three methods, while the permutated, first-second, and Monte Carlo methods showed similar outcomes</w:t>
      </w:r>
      <w:r>
        <w:rPr>
          <w:rFonts w:eastAsiaTheme="minorEastAsia"/>
          <w:color w:val="000000" w:themeColor="text1"/>
          <w:lang w:eastAsia="zh-TW"/>
        </w:rPr>
        <w:t xml:space="preserve"> (see </w:t>
      </w:r>
      <w:r w:rsidRPr="004A4601">
        <w:rPr>
          <w:rFonts w:eastAsiaTheme="minorEastAsia"/>
          <w:color w:val="000000" w:themeColor="text1"/>
          <w:lang w:eastAsia="zh-TW"/>
        </w:rPr>
        <w:t>Supplementary</w:t>
      </w:r>
      <w:r>
        <w:rPr>
          <w:rFonts w:eastAsiaTheme="minorEastAsia"/>
          <w:color w:val="000000" w:themeColor="text1"/>
          <w:lang w:eastAsia="zh-TW"/>
        </w:rPr>
        <w:t xml:space="preserve"> figure 2)</w:t>
      </w:r>
      <w:r w:rsidRPr="004A4601">
        <w:rPr>
          <w:rFonts w:eastAsiaTheme="minorEastAsia"/>
          <w:color w:val="000000" w:themeColor="text1"/>
          <w:lang w:eastAsia="zh-TW"/>
        </w:rPr>
        <w:t>.</w:t>
      </w:r>
      <w:r w:rsidR="00FF5B40">
        <w:rPr>
          <w:rFonts w:eastAsiaTheme="minorEastAsia"/>
          <w:color w:val="000000" w:themeColor="text1"/>
          <w:lang w:eastAsia="zh-TW"/>
        </w:rPr>
        <w:t xml:space="preserve"> </w:t>
      </w:r>
      <w:r w:rsidR="00FF5B40">
        <w:rPr>
          <w:rFonts w:eastAsiaTheme="minorEastAsia" w:hint="eastAsia"/>
          <w:color w:val="000000" w:themeColor="text1"/>
        </w:rPr>
        <w:t>This</w:t>
      </w:r>
      <w:r w:rsidR="00FF5B40">
        <w:rPr>
          <w:rFonts w:eastAsiaTheme="minorEastAsia"/>
          <w:color w:val="000000" w:themeColor="text1"/>
        </w:rPr>
        <w:t xml:space="preserve"> </w:t>
      </w:r>
      <w:r w:rsidRPr="004A4601">
        <w:rPr>
          <w:rFonts w:eastAsiaTheme="minorEastAsia"/>
          <w:color w:val="000000" w:themeColor="text1"/>
          <w:lang w:eastAsia="zh-TW"/>
        </w:rPr>
        <w:t>discrepancy in the results may be attributed to the presence of serial dependency within the data.</w:t>
      </w:r>
      <w:r w:rsidR="00FF5B40">
        <w:rPr>
          <w:rFonts w:eastAsiaTheme="minorEastAsia"/>
          <w:color w:val="000000" w:themeColor="text1"/>
          <w:lang w:eastAsia="zh-TW"/>
        </w:rPr>
        <w:t xml:space="preserve"> </w:t>
      </w:r>
      <w:r w:rsidR="00FF5B40" w:rsidRPr="00F83FD2">
        <w:rPr>
          <w:rFonts w:eastAsiaTheme="minorEastAsia"/>
          <w:color w:val="000000" w:themeColor="text1"/>
          <w:lang w:eastAsia="zh-TW"/>
        </w:rPr>
        <w:lastRenderedPageBreak/>
        <w:t xml:space="preserve">Serial dependence refers to the phenomenon in which the outcome of one trial is influenced by preceding trials, resulting in a systematic relationship between consecutive trials </w:t>
      </w:r>
      <w:r w:rsidR="00FF5B40" w:rsidRPr="00F83FD2">
        <w:rPr>
          <w:rFonts w:eastAsiaTheme="minorEastAsia"/>
          <w:color w:val="000000" w:themeColor="text1"/>
        </w:rPr>
        <w:fldChar w:fldCharType="begin"/>
      </w:r>
      <w:r w:rsidR="00FF5B4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FF5B40" w:rsidRPr="00F83FD2">
        <w:rPr>
          <w:rFonts w:eastAsiaTheme="minorEastAsia"/>
          <w:color w:val="000000" w:themeColor="text1"/>
        </w:rPr>
        <w:fldChar w:fldCharType="separate"/>
      </w:r>
      <w:r w:rsidR="00FF5B40" w:rsidRPr="00F83FD2">
        <w:rPr>
          <w:rFonts w:eastAsiaTheme="minorEastAsia"/>
          <w:noProof/>
          <w:color w:val="000000" w:themeColor="text1"/>
        </w:rPr>
        <w:t>(Pascucci et al., 2023)</w:t>
      </w:r>
      <w:r w:rsidR="00FF5B40" w:rsidRPr="00F83FD2">
        <w:rPr>
          <w:rFonts w:eastAsiaTheme="minorEastAsia"/>
          <w:color w:val="000000" w:themeColor="text1"/>
        </w:rPr>
        <w:fldChar w:fldCharType="end"/>
      </w:r>
      <w:r w:rsidR="00FF5B40" w:rsidRPr="00F83FD2">
        <w:rPr>
          <w:rFonts w:eastAsiaTheme="minorEastAsia"/>
          <w:color w:val="000000" w:themeColor="text1"/>
        </w:rPr>
        <w:t>.</w:t>
      </w:r>
      <w:r w:rsidR="00FF5B40" w:rsidRPr="00F83FD2">
        <w:rPr>
          <w:rFonts w:eastAsiaTheme="minorEastAsia"/>
          <w:color w:val="000000" w:themeColor="text1"/>
          <w:lang w:eastAsia="zh-TW"/>
        </w:rPr>
        <w:t xml:space="preserve"> </w:t>
      </w:r>
      <w:r w:rsidRPr="004A4601">
        <w:rPr>
          <w:rFonts w:eastAsiaTheme="minorEastAsia"/>
          <w:color w:val="000000" w:themeColor="text1"/>
          <w:lang w:eastAsia="zh-TW"/>
        </w:rPr>
        <w:t xml:space="preserve"> The odd-even method, being sensitive to temporal dependencies, could have been affected by the inherent sequential nature of the responses in the SPMT</w:t>
      </w:r>
      <w:r>
        <w:rPr>
          <w:rFonts w:eastAsiaTheme="minorEastAsia"/>
          <w:color w:val="000000" w:themeColor="text1"/>
          <w:lang w:eastAsia="zh-TW"/>
        </w:rPr>
        <w:t xml:space="preserve">. </w:t>
      </w:r>
      <w:r w:rsidRPr="004A4601">
        <w:rPr>
          <w:rFonts w:eastAsiaTheme="minorEastAsia"/>
          <w:color w:val="000000" w:themeColor="text1"/>
          <w:lang w:eastAsia="zh-TW"/>
        </w:rPr>
        <w:t xml:space="preserve">Serial dependence effects have been observed in </w:t>
      </w:r>
      <w:r w:rsidR="00FF5B40">
        <w:rPr>
          <w:rFonts w:eastAsiaTheme="minorEastAsia" w:hint="eastAsia"/>
          <w:color w:val="000000" w:themeColor="text1"/>
        </w:rPr>
        <w:t>other</w:t>
      </w:r>
      <w:r w:rsidR="00FF5B40">
        <w:rPr>
          <w:rFonts w:eastAsiaTheme="minorEastAsia"/>
          <w:color w:val="000000" w:themeColor="text1"/>
        </w:rPr>
        <w:t xml:space="preserve"> </w:t>
      </w:r>
      <w:r w:rsidRPr="004A4601">
        <w:rPr>
          <w:rFonts w:eastAsiaTheme="minorEastAsia"/>
          <w:color w:val="000000" w:themeColor="text1"/>
          <w:lang w:eastAsia="zh-TW"/>
        </w:rPr>
        <w:t>cognitive tasks, as documented in recent studies</w:t>
      </w:r>
      <w:r>
        <w:rPr>
          <w:rFonts w:eastAsiaTheme="minorEastAsia"/>
          <w:color w:val="000000" w:themeColor="text1"/>
          <w:lang w:eastAsia="zh-TW"/>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Braun et al., 2018; Zhang &amp; Alais, 2020)</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Fischer &amp; Whitney, 2014; John-Saaltink et al., 2016)</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D70160" w:rsidRPr="00F83FD2">
        <w:rPr>
          <w:rFonts w:eastAsiaTheme="minorEastAsia"/>
          <w:color w:val="000000" w:themeColor="text1"/>
          <w:lang w:eastAsia="zh-TW"/>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uitema, 1986)</w:t>
      </w:r>
      <w:r w:rsidR="00D70160" w:rsidRPr="00F83FD2">
        <w:rPr>
          <w:rFonts w:eastAsiaTheme="minorEastAsia"/>
          <w:color w:val="000000" w:themeColor="text1"/>
        </w:rPr>
        <w:fldChar w:fldCharType="end"/>
      </w:r>
      <w:r w:rsidR="00D70160" w:rsidRPr="00F83FD2">
        <w:rPr>
          <w:rFonts w:eastAsiaTheme="minorEastAsia"/>
          <w:color w:val="000000" w:themeColor="text1"/>
          <w:lang w:eastAsia="zh-TW"/>
        </w:rPr>
        <w:t xml:space="preserve"> or modeling approaches that capture the serial correlation</w:t>
      </w:r>
      <w:r w:rsidR="00D70160" w:rsidRPr="00F83FD2">
        <w:rPr>
          <w:rFonts w:eastAsiaTheme="minorEastAsia"/>
          <w:color w:val="000000" w:themeColor="text1"/>
        </w:rPr>
        <w:t xml:space="preserve">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Mei et al., 2023)</w:t>
      </w:r>
      <w:r w:rsidR="00D70160" w:rsidRPr="00F83FD2">
        <w:rPr>
          <w:rFonts w:eastAsiaTheme="minorEastAsia"/>
          <w:color w:val="000000" w:themeColor="text1"/>
        </w:rPr>
        <w:fldChar w:fldCharType="end"/>
      </w:r>
      <w:r w:rsidR="00397046">
        <w:rPr>
          <w:rFonts w:eastAsiaTheme="minorEastAsia"/>
          <w:color w:val="000000" w:themeColor="text1"/>
        </w:rPr>
        <w:t xml:space="preserve"> </w:t>
      </w:r>
      <w:r w:rsidR="00D70160" w:rsidRPr="00F83FD2">
        <w:rPr>
          <w:rFonts w:eastAsiaTheme="minorEastAsia"/>
          <w:color w:val="000000" w:themeColor="text1"/>
          <w:lang w:eastAsia="zh-TW"/>
        </w:rPr>
        <w:t>can be utilized to obtain more accurate results.</w:t>
      </w:r>
    </w:p>
    <w:p w14:paraId="3891F441" w14:textId="4A871F6E" w:rsidR="008303F3" w:rsidRDefault="00232224" w:rsidP="008303F3">
      <w:pPr>
        <w:ind w:firstLineChars="100" w:firstLine="240"/>
        <w:rPr>
          <w:rFonts w:eastAsiaTheme="minorEastAsia"/>
          <w:color w:val="000000" w:themeColor="text1"/>
          <w:lang w:val="en-US" w:eastAsia="zh-TW"/>
        </w:rPr>
      </w:pPr>
      <w:r w:rsidRPr="00232224">
        <w:rPr>
          <w:rFonts w:eastAsiaTheme="minorEastAsia"/>
          <w:color w:val="000000" w:themeColor="text1"/>
          <w:lang w:val="en-US" w:eastAsia="zh-TW"/>
        </w:rPr>
        <w:t>Apart from the results of Reaction Time and Efficiency, we were surprised by the low reliability of 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sidR="00623217">
        <w:rPr>
          <w:rFonts w:eastAsiaTheme="minorEastAsia"/>
          <w:color w:val="000000" w:themeColor="text1"/>
          <w:lang w:val="en-US"/>
        </w:rPr>
        <w:t>As for drift rate (</w:t>
      </w:r>
      <w:r w:rsidR="00623217" w:rsidRPr="00623217">
        <w:rPr>
          <w:rFonts w:eastAsiaTheme="minorEastAsia"/>
          <w:i/>
          <w:iCs/>
          <w:color w:val="000000" w:themeColor="text1"/>
          <w:lang w:val="en-US"/>
        </w:rPr>
        <w:t>v</w:t>
      </w:r>
      <w:r w:rsidR="00623217">
        <w:rPr>
          <w:rFonts w:eastAsiaTheme="minorEastAsia"/>
          <w:color w:val="000000" w:themeColor="text1"/>
          <w:lang w:val="en-US"/>
        </w:rPr>
        <w:t>), w</w:t>
      </w:r>
      <w:r w:rsidR="008303F3">
        <w:rPr>
          <w:rFonts w:eastAsiaTheme="minorEastAsia"/>
          <w:color w:val="000000" w:themeColor="text1"/>
          <w:lang w:val="en-US"/>
        </w:rPr>
        <w:t xml:space="preserve">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23217" w:rsidRPr="00623217">
        <w:rPr>
          <w:rFonts w:eastAsiaTheme="minorEastAsia"/>
          <w:color w:val="000000" w:themeColor="text1"/>
          <w:lang w:val="en-US"/>
        </w:rPr>
        <w:t>.52</w:t>
      </w:r>
      <w:r w:rsidR="00623217">
        <w:rPr>
          <w:rFonts w:eastAsiaTheme="minorEastAsia"/>
          <w:color w:val="000000" w:themeColor="text1"/>
          <w:lang w:val="en-US"/>
        </w:rPr>
        <w:t>, 95% CI [</w:t>
      </w:r>
      <w:r w:rsidR="00623217" w:rsidRPr="00623217">
        <w:rPr>
          <w:rFonts w:eastAsiaTheme="minorEastAsia"/>
          <w:color w:val="000000" w:themeColor="text1"/>
          <w:lang w:val="en-US"/>
        </w:rPr>
        <w:t>.47, .58</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23217" w:rsidRPr="00623217">
        <w:rPr>
          <w:rFonts w:eastAsiaTheme="minorEastAsia"/>
          <w:color w:val="000000" w:themeColor="text1"/>
          <w:lang w:val="en-US"/>
        </w:rPr>
        <w:t>.2</w:t>
      </w:r>
      <w:r w:rsidR="00623217">
        <w:rPr>
          <w:rFonts w:eastAsiaTheme="minorEastAsia"/>
          <w:color w:val="000000" w:themeColor="text1"/>
          <w:lang w:val="en-US"/>
        </w:rPr>
        <w:t>0</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23217" w:rsidRPr="00623217">
        <w:rPr>
          <w:rFonts w:eastAsiaTheme="minorEastAsia"/>
          <w:color w:val="000000" w:themeColor="text1"/>
          <w:lang w:val="en-US"/>
        </w:rPr>
        <w:t>.11, .28</w:t>
      </w:r>
      <w:r w:rsidR="00623217">
        <w:rPr>
          <w:rFonts w:eastAsiaTheme="minorEastAsia"/>
          <w:color w:val="000000" w:themeColor="text1"/>
          <w:lang w:val="en-US"/>
        </w:rPr>
        <w:t>]. As for starting point (</w:t>
      </w:r>
      <w:r w:rsidR="00623217" w:rsidRPr="00623217">
        <w:rPr>
          <w:rFonts w:eastAsiaTheme="minorEastAsia"/>
          <w:i/>
          <w:iCs/>
          <w:color w:val="000000" w:themeColor="text1"/>
          <w:lang w:val="en-US"/>
        </w:rPr>
        <w:t>z</w:t>
      </w:r>
      <w:r w:rsidR="00623217">
        <w:rPr>
          <w:rFonts w:eastAsiaTheme="minorEastAsia"/>
          <w:color w:val="000000" w:themeColor="text1"/>
          <w:lang w:val="en-US"/>
        </w:rPr>
        <w:t xml:space="preserve">), we found that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Close</w:t>
      </w:r>
      <w:r w:rsidR="00623217">
        <w:rPr>
          <w:rFonts w:eastAsiaTheme="minorEastAsia"/>
          <w:color w:val="000000" w:themeColor="text1"/>
          <w:lang w:val="en-US"/>
        </w:rPr>
        <w:t xml:space="preserve"> = </w:t>
      </w:r>
      <w:r w:rsidR="00611A9C" w:rsidRPr="00611A9C">
        <w:rPr>
          <w:rFonts w:eastAsiaTheme="minorEastAsia"/>
          <w:color w:val="000000" w:themeColor="text1"/>
          <w:lang w:val="en-US"/>
        </w:rPr>
        <w:t>.13</w:t>
      </w:r>
      <w:r w:rsidR="00623217">
        <w:rPr>
          <w:rFonts w:eastAsiaTheme="minorEastAsia"/>
          <w:color w:val="000000" w:themeColor="text1"/>
          <w:lang w:val="en-US"/>
        </w:rPr>
        <w:t>, 95% CI [</w:t>
      </w:r>
      <w:r w:rsidR="00611A9C" w:rsidRPr="00611A9C">
        <w:rPr>
          <w:rFonts w:eastAsiaTheme="minorEastAsia"/>
          <w:color w:val="000000" w:themeColor="text1"/>
          <w:lang w:val="en-US"/>
        </w:rPr>
        <w:t>.05, .2</w:t>
      </w:r>
      <w:r w:rsidR="00611A9C">
        <w:rPr>
          <w:rFonts w:eastAsiaTheme="minorEastAsia"/>
          <w:color w:val="000000" w:themeColor="text1"/>
          <w:lang w:val="en-US"/>
        </w:rPr>
        <w:t>0</w:t>
      </w:r>
      <w:r w:rsidR="00623217">
        <w:rPr>
          <w:rFonts w:eastAsiaTheme="minorEastAsia"/>
          <w:color w:val="000000" w:themeColor="text1"/>
          <w:lang w:val="en-US"/>
        </w:rPr>
        <w:t xml:space="preserve">] and </w:t>
      </w:r>
      <w:r w:rsidR="00623217" w:rsidRPr="00623217">
        <w:rPr>
          <w:rFonts w:eastAsiaTheme="minorEastAsia"/>
          <w:i/>
          <w:iCs/>
          <w:color w:val="000000" w:themeColor="text1"/>
          <w:sz w:val="28"/>
          <w:szCs w:val="28"/>
          <w:lang w:val="en-US"/>
        </w:rPr>
        <w:t>r</w:t>
      </w:r>
      <w:r w:rsidR="000F7D79" w:rsidRPr="000F7D79">
        <w:rPr>
          <w:rFonts w:eastAsiaTheme="minorEastAsia"/>
          <w:i/>
          <w:iCs/>
          <w:color w:val="000000" w:themeColor="text1"/>
          <w:sz w:val="28"/>
          <w:szCs w:val="28"/>
          <w:vertAlign w:val="subscript"/>
          <w:lang w:val="en-US"/>
        </w:rPr>
        <w:t xml:space="preserve"> </w:t>
      </w:r>
      <w:r w:rsidR="00623217" w:rsidRPr="00623217">
        <w:rPr>
          <w:rFonts w:eastAsiaTheme="minorEastAsia"/>
          <w:color w:val="000000" w:themeColor="text1"/>
          <w:vertAlign w:val="subscript"/>
          <w:lang w:val="en-US"/>
        </w:rPr>
        <w:t>Stranger</w:t>
      </w:r>
      <w:r w:rsidR="00623217" w:rsidRPr="00623217">
        <w:rPr>
          <w:rFonts w:eastAsiaTheme="minorEastAsia"/>
          <w:color w:val="000000" w:themeColor="text1"/>
          <w:lang w:val="en-US"/>
        </w:rPr>
        <w:t xml:space="preserve"> </w:t>
      </w:r>
      <w:r w:rsidR="00623217">
        <w:rPr>
          <w:rFonts w:eastAsiaTheme="minorEastAsia"/>
          <w:color w:val="000000" w:themeColor="text1"/>
          <w:lang w:val="en-US"/>
        </w:rPr>
        <w:t xml:space="preserve">= </w:t>
      </w:r>
      <w:r w:rsidR="00611A9C" w:rsidRPr="00611A9C">
        <w:rPr>
          <w:rFonts w:eastAsiaTheme="minorEastAsia"/>
          <w:color w:val="000000" w:themeColor="text1"/>
          <w:lang w:val="en-US"/>
        </w:rPr>
        <w:t>.08</w:t>
      </w:r>
      <w:r w:rsidR="000F7D79">
        <w:rPr>
          <w:rFonts w:eastAsiaTheme="minorEastAsia"/>
          <w:color w:val="000000" w:themeColor="text1"/>
          <w:lang w:val="en-US"/>
        </w:rPr>
        <w:t>,</w:t>
      </w:r>
      <w:r w:rsidR="00623217">
        <w:rPr>
          <w:rFonts w:eastAsiaTheme="minorEastAsia"/>
          <w:color w:val="000000" w:themeColor="text1"/>
          <w:lang w:val="en-US"/>
        </w:rPr>
        <w:t xml:space="preserve"> 95% CI</w:t>
      </w:r>
      <w:r w:rsidR="00623217" w:rsidRPr="00623217">
        <w:rPr>
          <w:rFonts w:eastAsiaTheme="minorEastAsia"/>
          <w:color w:val="000000" w:themeColor="text1"/>
          <w:lang w:val="en-US"/>
        </w:rPr>
        <w:t xml:space="preserve"> </w:t>
      </w:r>
      <w:r w:rsidR="00623217">
        <w:rPr>
          <w:rFonts w:eastAsiaTheme="minorEastAsia"/>
          <w:color w:val="000000" w:themeColor="text1"/>
          <w:lang w:val="en-US"/>
        </w:rPr>
        <w:t>[</w:t>
      </w:r>
      <w:r w:rsidR="00611A9C" w:rsidRPr="00611A9C">
        <w:rPr>
          <w:rFonts w:eastAsiaTheme="minorEastAsia"/>
          <w:color w:val="000000" w:themeColor="text1"/>
          <w:lang w:val="en-US"/>
        </w:rPr>
        <w:t>-.02, .17</w:t>
      </w:r>
      <w:r w:rsidR="00623217">
        <w:rPr>
          <w:rFonts w:eastAsiaTheme="minorEastAsia"/>
          <w:color w:val="000000" w:themeColor="text1"/>
          <w:lang w:val="en-US"/>
        </w:rPr>
        <w:t xml:space="preserve">]. </w:t>
      </w:r>
      <w:r w:rsidR="008303F3" w:rsidRPr="008303F3">
        <w:rPr>
          <w:rFonts w:eastAsiaTheme="minorEastAsia"/>
          <w:color w:val="000000" w:themeColor="text1"/>
          <w:lang w:val="en-US"/>
        </w:rPr>
        <w:t>Several factors may account for these discouraging outcomes. Firstly, it appears that the standard DDM might not adequately capture the underlying cognitive processes in the SPMT. Previous studies often applied the DDM in a somewhat arbitrary manner, without adhering to a comprehensive cognitive modeling workflow</w:t>
      </w:r>
      <w:r w:rsidR="008303F3">
        <w:rPr>
          <w:rFonts w:eastAsiaTheme="minorEastAsia"/>
          <w:color w:val="000000" w:themeColor="text1"/>
          <w:lang w:val="en-US"/>
        </w:rPr>
        <w:t xml:space="preserve">, </w:t>
      </w:r>
      <w:r w:rsidR="008303F3" w:rsidRPr="008303F3">
        <w:rPr>
          <w:rFonts w:eastAsiaTheme="minorEastAsia"/>
          <w:color w:val="000000" w:themeColor="text1"/>
          <w:lang w:val="en-US"/>
        </w:rPr>
        <w:t xml:space="preserve">as recommended by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 AuthorYear="1"&gt;&lt;Author&gt;Wilson&lt;/Author&gt;&lt;Year&gt;2019&lt;/Year&gt;&lt;RecNum&gt;88&lt;/RecNum&gt;&lt;DisplayText&gt;Wilson and Collins (2019)&lt;/DisplayText&gt;&lt;record&gt;&lt;rec-number&gt;88&lt;/rec-number&gt;&lt;foreign-keys&gt;&lt;key app="EN" db-id="zzdfttz2f2zttfe0f0npdwexxxawwtr9p5tz" timestamp="1690182904"&gt;88&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Wilson and Collins (2019)</w:t>
      </w:r>
      <w:r w:rsidR="00ED3D76">
        <w:rPr>
          <w:rFonts w:eastAsiaTheme="minorEastAsia"/>
          <w:color w:val="000000" w:themeColor="text1"/>
          <w:lang w:val="en-US"/>
        </w:rPr>
        <w:fldChar w:fldCharType="end"/>
      </w:r>
      <w:r w:rsidR="00ED3D76">
        <w:rPr>
          <w:rFonts w:eastAsiaTheme="minorEastAsia"/>
          <w:color w:val="000000" w:themeColor="text1"/>
          <w:lang w:val="en-US"/>
        </w:rPr>
        <w:t>.</w:t>
      </w:r>
      <w:r w:rsidR="008303F3" w:rsidRPr="008303F3">
        <w:rPr>
          <w:rFonts w:eastAsiaTheme="minorEastAsia"/>
          <w:color w:val="000000" w:themeColor="text1"/>
          <w:lang w:val="en-US"/>
        </w:rPr>
        <w:t xml:space="preserve"> As a consequence</w:t>
      </w:r>
      <w:r w:rsidR="00ED3D76">
        <w:rPr>
          <w:rFonts w:eastAsiaTheme="minorEastAsia"/>
          <w:color w:val="000000" w:themeColor="text1"/>
          <w:lang w:val="en-US"/>
        </w:rPr>
        <w:t xml:space="preserve">, </w:t>
      </w:r>
      <w:r w:rsidR="008303F3" w:rsidRPr="008303F3">
        <w:rPr>
          <w:rFonts w:eastAsiaTheme="minorEastAsia"/>
          <w:color w:val="000000" w:themeColor="text1"/>
          <w:lang w:val="en-US"/>
        </w:rPr>
        <w:t>the standard DDM exhibited suboptimal performance when applied to task structures similar to the SPMT</w:t>
      </w:r>
      <w:r w:rsidR="00ED3D76">
        <w:rPr>
          <w:rFonts w:eastAsiaTheme="minorEastAsia"/>
          <w:color w:val="000000" w:themeColor="text1"/>
          <w:lang w:val="en-US"/>
        </w:rPr>
        <w:t xml:space="preserve"> </w:t>
      </w:r>
      <w:r w:rsidR="00ED3D76">
        <w:rPr>
          <w:rFonts w:eastAsiaTheme="minorEastAsia"/>
          <w:color w:val="000000" w:themeColor="text1"/>
          <w:lang w:val="en-US"/>
        </w:rPr>
        <w:fldChar w:fldCharType="begin"/>
      </w:r>
      <w:r w:rsidR="00ED3D76">
        <w:rPr>
          <w:rFonts w:eastAsiaTheme="minorEastAsia"/>
          <w:color w:val="000000" w:themeColor="text1"/>
          <w:lang w:val="en-US"/>
        </w:rPr>
        <w:instrText xml:space="preserve"> ADDIN EN.CITE &lt;EndNote&gt;&lt;Cite&gt;&lt;Author&gt;Groulx&lt;/Author&gt;&lt;Year&gt;2020&lt;/Year&gt;&lt;RecNum&gt;89&lt;/RecNum&gt;&lt;DisplayText&gt;(Groulx et al., 2020)&lt;/DisplayText&gt;&lt;record&gt;&lt;rec-number&gt;89&lt;/rec-number&gt;&lt;foreign-keys&gt;&lt;key app="EN" db-id="zzdfttz2f2zttfe0f0npdwexxxawwtr9p5tz" timestamp="1690182996"&gt;89&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D3D76">
        <w:rPr>
          <w:rFonts w:eastAsiaTheme="minorEastAsia"/>
          <w:color w:val="000000" w:themeColor="text1"/>
          <w:lang w:val="en-US"/>
        </w:rPr>
        <w:fldChar w:fldCharType="separate"/>
      </w:r>
      <w:r w:rsidR="00ED3D76">
        <w:rPr>
          <w:rFonts w:eastAsiaTheme="minorEastAsia"/>
          <w:noProof/>
          <w:color w:val="000000" w:themeColor="text1"/>
          <w:lang w:val="en-US"/>
        </w:rPr>
        <w:t>(Groulx et al., 2020)</w:t>
      </w:r>
      <w:r w:rsidR="00ED3D76">
        <w:rPr>
          <w:rFonts w:eastAsiaTheme="minorEastAsia"/>
          <w:color w:val="000000" w:themeColor="text1"/>
          <w:lang w:val="en-US"/>
        </w:rPr>
        <w:fldChar w:fldCharType="end"/>
      </w:r>
      <w:r w:rsidR="008303F3" w:rsidRPr="008303F3">
        <w:rPr>
          <w:rFonts w:eastAsiaTheme="minorEastAsia"/>
          <w:color w:val="000000" w:themeColor="text1"/>
          <w:lang w:val="en-US"/>
        </w:rPr>
        <w:t>. Consequently, these results raise questions regarding the validity of employing the standard DDM to analyze data from the SPMT</w:t>
      </w:r>
      <w:r w:rsidR="008303F3">
        <w:rPr>
          <w:rFonts w:eastAsiaTheme="minorEastAsia"/>
          <w:color w:val="000000" w:themeColor="text1"/>
          <w:lang w:val="en-US"/>
        </w:rPr>
        <w:t xml:space="preserve">. </w:t>
      </w:r>
      <w:r w:rsidRPr="00232224">
        <w:rPr>
          <w:rFonts w:eastAsiaTheme="minorEastAsia"/>
          <w:color w:val="000000" w:themeColor="text1"/>
          <w:lang w:val="en-US" w:eastAsia="zh-TW"/>
        </w:rPr>
        <w:t>To address this issue, future research should explore hierarchical models (which may require more time for parameter estimation) or develop new variations of the DDM that better capture the latent cognitive processes involved in completing the SPMT. Theoretically, this could enhance the reliability of these parameters. These efforts will contribute to the development of formal models for understanding SPE, leading to more reliable and valid interpretations of cognitive processes in the SPMT and similar paradigms.</w:t>
      </w:r>
    </w:p>
    <w:p w14:paraId="658176D7" w14:textId="3191457E" w:rsidR="00ED3D76" w:rsidRPr="008303F3" w:rsidRDefault="00E43664" w:rsidP="00ED3D76">
      <w:pPr>
        <w:ind w:firstLineChars="100" w:firstLine="240"/>
        <w:rPr>
          <w:rFonts w:eastAsiaTheme="minorEastAsia"/>
          <w:color w:val="000000" w:themeColor="text1"/>
        </w:rPr>
      </w:pPr>
      <w:r w:rsidRPr="00F83FD2">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F83FD2">
        <w:rPr>
          <w:rFonts w:eastAsiaTheme="minorEastAsia"/>
          <w:color w:val="000000" w:themeColor="text1"/>
        </w:rPr>
        <w:fldChar w:fldCharType="separate"/>
      </w:r>
      <w:r w:rsidRPr="00F83FD2">
        <w:rPr>
          <w:rFonts w:eastAsiaTheme="minorEastAsia"/>
          <w:noProof/>
          <w:color w:val="000000" w:themeColor="text1"/>
        </w:rPr>
        <w:t>(Koo &amp; Li, 2016)</w:t>
      </w:r>
      <w:r w:rsidRPr="00F83FD2">
        <w:rPr>
          <w:rFonts w:eastAsiaTheme="minorEastAsia"/>
          <w:color w:val="000000" w:themeColor="text1"/>
        </w:rPr>
        <w:fldChar w:fldCharType="end"/>
      </w:r>
      <w:r w:rsidRPr="00F83FD2">
        <w:rPr>
          <w:rFonts w:eastAsiaTheme="minorEastAsia"/>
          <w:color w:val="000000" w:themeColor="text1"/>
        </w:rPr>
        <w:t xml:space="preserve">. </w:t>
      </w:r>
      <w:r w:rsidR="00D70160" w:rsidRPr="00F83FD2">
        <w:rPr>
          <w:rFonts w:eastAsiaTheme="minorEastAsia"/>
          <w:color w:val="000000" w:themeColor="text1"/>
        </w:rPr>
        <w:t xml:space="preserve">The results obtained from the intraclass correlation coefficients indicate that the SPMT, particularly the </w:t>
      </w:r>
      <w:r w:rsidR="00592924">
        <w:rPr>
          <w:rFonts w:eastAsiaTheme="minorEastAsia"/>
          <w:color w:val="000000" w:themeColor="text1"/>
        </w:rPr>
        <w:t>Reaction time</w:t>
      </w:r>
      <w:r w:rsidR="00D70160" w:rsidRPr="00F83FD2">
        <w:rPr>
          <w:rFonts w:eastAsiaTheme="minorEastAsia"/>
          <w:color w:val="000000" w:themeColor="text1"/>
        </w:rPr>
        <w:t xml:space="preserve"> and efficiency, is more appropriate for group-level analysis rather than assessing individual-level variation. Specifically, we found that the RT and efficiency measures exhibited </w:t>
      </w:r>
      <w:r>
        <w:rPr>
          <w:rFonts w:eastAsiaTheme="minorEastAsia"/>
          <w:color w:val="000000" w:themeColor="text1"/>
        </w:rPr>
        <w:t>excellent</w:t>
      </w:r>
      <w:r w:rsidR="00D70160" w:rsidRPr="00F83FD2">
        <w:rPr>
          <w:rFonts w:eastAsiaTheme="minorEastAsia"/>
          <w:color w:val="000000" w:themeColor="text1"/>
        </w:rPr>
        <w:t xml:space="preserve"> test-retest reliability at the group level (ICC2k), </w:t>
      </w:r>
      <w:r w:rsidRPr="00F83FD2">
        <w:rPr>
          <w:rFonts w:eastAsiaTheme="minorEastAsia"/>
          <w:color w:val="000000" w:themeColor="text1"/>
        </w:rPr>
        <w:t xml:space="preserve">regardless of whether the </w:t>
      </w:r>
      <w:r>
        <w:rPr>
          <w:rFonts w:eastAsiaTheme="minorEastAsia"/>
          <w:color w:val="000000" w:themeColor="text1"/>
        </w:rPr>
        <w:t>t</w:t>
      </w:r>
      <w:r w:rsidRPr="00F83FD2">
        <w:rPr>
          <w:rFonts w:eastAsiaTheme="minorEastAsia"/>
          <w:color w:val="000000" w:themeColor="text1"/>
        </w:rPr>
        <w:t>arget is</w:t>
      </w:r>
      <w:r>
        <w:rPr>
          <w:rFonts w:eastAsiaTheme="minorEastAsia"/>
          <w:color w:val="000000" w:themeColor="text1"/>
        </w:rPr>
        <w:t xml:space="preserve">, </w:t>
      </w:r>
      <w:r w:rsidR="00D70160" w:rsidRPr="00F83FD2">
        <w:rPr>
          <w:rFonts w:eastAsiaTheme="minorEastAsia"/>
          <w:color w:val="000000" w:themeColor="text1"/>
        </w:rPr>
        <w:t>indicating strong group-level consistency over time.</w:t>
      </w:r>
      <w:r>
        <w:rPr>
          <w:color w:val="000000" w:themeColor="text1"/>
        </w:rPr>
        <w:t xml:space="preserve"> </w:t>
      </w:r>
      <w:r w:rsidR="008C2726" w:rsidRPr="00F83FD2">
        <w:rPr>
          <w:rFonts w:eastAsiaTheme="minorEastAsia"/>
          <w:color w:val="000000" w:themeColor="text1"/>
        </w:rPr>
        <w:t>On the other hand, the ICC2 values for RT and Efficiency were relatively low</w:t>
      </w:r>
      <w:r>
        <w:rPr>
          <w:rFonts w:eastAsiaTheme="minorEastAsia"/>
          <w:color w:val="000000" w:themeColor="text1"/>
        </w:rPr>
        <w:t>er</w:t>
      </w:r>
      <w:r w:rsidR="008C2726" w:rsidRPr="00F83FD2">
        <w:rPr>
          <w:rFonts w:eastAsiaTheme="minorEastAsia"/>
          <w:color w:val="000000" w:themeColor="text1"/>
        </w:rPr>
        <w:t>, below 0.</w:t>
      </w:r>
      <w:r>
        <w:rPr>
          <w:rFonts w:eastAsiaTheme="minorEastAsia"/>
          <w:color w:val="000000" w:themeColor="text1"/>
        </w:rPr>
        <w:t>7</w:t>
      </w:r>
      <w:r w:rsidR="008C2726" w:rsidRPr="00F83FD2">
        <w:rPr>
          <w:rFonts w:eastAsiaTheme="minorEastAsia"/>
          <w:color w:val="000000" w:themeColor="text1"/>
        </w:rPr>
        <w:t>.</w:t>
      </w:r>
      <w:r w:rsidR="00D70160" w:rsidRPr="00F83FD2">
        <w:rPr>
          <w:rFonts w:eastAsiaTheme="minorEastAsia"/>
          <w:color w:val="000000" w:themeColor="text1"/>
        </w:rPr>
        <w:t xml:space="preserve"> This discrepancy suggests that the</w:t>
      </w:r>
      <w:r>
        <w:rPr>
          <w:rFonts w:eastAsiaTheme="minorEastAsia"/>
          <w:color w:val="000000" w:themeColor="text1"/>
        </w:rPr>
        <w:t>se outcome variables are</w:t>
      </w:r>
      <w:r w:rsidR="00D70160" w:rsidRPr="00F83FD2">
        <w:rPr>
          <w:rFonts w:eastAsiaTheme="minorEastAsia"/>
          <w:color w:val="000000" w:themeColor="text1"/>
        </w:rPr>
        <w:t xml:space="preserve"> more influenced by variations between participants rather than within participants</w:t>
      </w:r>
      <w:r w:rsidR="00ED3D76">
        <w:rPr>
          <w:rFonts w:eastAsiaTheme="minorEastAsia"/>
          <w:color w:val="000000" w:themeColor="text1"/>
        </w:rPr>
        <w:t>.</w:t>
      </w:r>
      <w:r w:rsidR="00D70160" w:rsidRPr="00F83FD2">
        <w:rPr>
          <w:rFonts w:eastAsiaTheme="minorEastAsia"/>
          <w:color w:val="000000" w:themeColor="text1"/>
        </w:rPr>
        <w:t xml:space="preserve"> </w:t>
      </w:r>
      <w:r w:rsidR="00ED3D76">
        <w:rPr>
          <w:rFonts w:eastAsiaTheme="minorEastAsia"/>
          <w:color w:val="000000" w:themeColor="text1"/>
        </w:rPr>
        <w:t>The</w:t>
      </w:r>
      <w:r w:rsidR="00D70160" w:rsidRPr="00F83FD2">
        <w:rPr>
          <w:rFonts w:eastAsiaTheme="minorEastAsia"/>
          <w:color w:val="000000" w:themeColor="text1"/>
        </w:rPr>
        <w:t xml:space="preserve"> findings also align with the concept of the reliability paradox proposed previously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Hedge et al., 2018; Logie et al., 1996)</w:t>
      </w:r>
      <w:r w:rsidR="00D70160" w:rsidRPr="00F83FD2">
        <w:rPr>
          <w:rFonts w:eastAsiaTheme="minorEastAsia"/>
          <w:color w:val="000000" w:themeColor="text1"/>
        </w:rPr>
        <w:fldChar w:fldCharType="end"/>
      </w:r>
      <w:r w:rsidR="00D70160" w:rsidRPr="00F83FD2">
        <w:rPr>
          <w:rFonts w:eastAsiaTheme="minorEastAsia"/>
          <w:color w:val="000000" w:themeColor="text1"/>
        </w:rPr>
        <w:t xml:space="preserve">. Behavioral paradigms, including the SPMT, are susceptible to factors such as external conditions </w:t>
      </w:r>
      <w:r w:rsidR="00D70160" w:rsidRPr="00F83FD2">
        <w:rPr>
          <w:rFonts w:eastAsiaTheme="minorEastAsia"/>
          <w:color w:val="000000" w:themeColor="text1"/>
        </w:rPr>
        <w:lastRenderedPageBreak/>
        <w:t>and contextual differences, which contribute to greater within-participant variability and lower ICC2 values</w:t>
      </w:r>
      <w:r w:rsidR="00ED3D76" w:rsidRPr="00F83FD2">
        <w:rPr>
          <w:rFonts w:eastAsiaTheme="minorEastAsia"/>
          <w:color w:val="000000" w:themeColor="text1"/>
        </w:rPr>
        <w:t xml:space="preserve"> </w:t>
      </w:r>
      <w:r w:rsidR="00ED3D76"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ED3D76" w:rsidRPr="00F83FD2">
        <w:rPr>
          <w:rFonts w:eastAsiaTheme="minorEastAsia"/>
          <w:color w:val="000000" w:themeColor="text1"/>
        </w:rPr>
        <w:fldChar w:fldCharType="separate"/>
      </w:r>
      <w:r w:rsidR="00ED3D76" w:rsidRPr="00F83FD2">
        <w:rPr>
          <w:rFonts w:eastAsiaTheme="minorEastAsia"/>
          <w:noProof/>
          <w:color w:val="000000" w:themeColor="text1"/>
        </w:rPr>
        <w:t>(Clark et al., 2022; Mollon et al., 2017)</w:t>
      </w:r>
      <w:r w:rsidR="00ED3D76" w:rsidRPr="00F83FD2">
        <w:rPr>
          <w:rFonts w:eastAsiaTheme="minorEastAsia"/>
          <w:color w:val="000000" w:themeColor="text1"/>
        </w:rPr>
        <w:fldChar w:fldCharType="end"/>
      </w:r>
      <w:r w:rsidR="00ED3D76" w:rsidRPr="00F83FD2">
        <w:rPr>
          <w:rFonts w:eastAsiaTheme="minorEastAsia"/>
          <w:color w:val="000000" w:themeColor="text1"/>
        </w:rPr>
        <w:t xml:space="preserve">. </w:t>
      </w:r>
      <w:r w:rsidR="00D70160" w:rsidRPr="00F83FD2">
        <w:rPr>
          <w:rFonts w:eastAsiaTheme="minorEastAsia"/>
          <w:color w:val="000000" w:themeColor="text1"/>
        </w:rPr>
        <w:t xml:space="preserve"> However, when averaging performance across different individuals, the task still demonstrates good consistency, leading to higher ICC2k values </w:t>
      </w:r>
      <w:r w:rsidR="00D70160"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D70160" w:rsidRPr="00F83FD2">
        <w:rPr>
          <w:rFonts w:eastAsiaTheme="minorEastAsia"/>
          <w:color w:val="000000" w:themeColor="text1"/>
        </w:rPr>
        <w:fldChar w:fldCharType="separate"/>
      </w:r>
      <w:r w:rsidR="00D70160" w:rsidRPr="00F83FD2">
        <w:rPr>
          <w:rFonts w:eastAsiaTheme="minorEastAsia"/>
          <w:noProof/>
          <w:color w:val="000000" w:themeColor="text1"/>
        </w:rPr>
        <w:t>(Liljequist et al., 2019)</w:t>
      </w:r>
      <w:r w:rsidR="00D70160" w:rsidRPr="00F83FD2">
        <w:rPr>
          <w:rFonts w:eastAsiaTheme="minorEastAsia"/>
          <w:color w:val="000000" w:themeColor="text1"/>
        </w:rPr>
        <w:fldChar w:fldCharType="end"/>
      </w:r>
      <w:r w:rsidR="00D70160" w:rsidRPr="00F83FD2">
        <w:rPr>
          <w:rFonts w:eastAsiaTheme="minorEastAsia"/>
          <w:color w:val="000000" w:themeColor="text1"/>
        </w:rPr>
        <w:t>.</w:t>
      </w:r>
      <w:r w:rsidR="001B5563">
        <w:rPr>
          <w:rFonts w:eastAsiaTheme="minorEastAsia"/>
          <w:color w:val="000000" w:themeColor="text1"/>
        </w:rPr>
        <w:t xml:space="preserve"> </w:t>
      </w:r>
      <w:r w:rsidR="00D70160" w:rsidRPr="00F83FD2">
        <w:rPr>
          <w:rFonts w:eastAsiaTheme="minorEastAsia"/>
          <w:color w:val="000000" w:themeColor="text1"/>
        </w:rPr>
        <w:t xml:space="preserve">In practical terms, </w:t>
      </w:r>
      <w:r w:rsidR="00ED3D76">
        <w:rPr>
          <w:rFonts w:eastAsiaTheme="minorEastAsia"/>
          <w:color w:val="000000" w:themeColor="text1"/>
        </w:rPr>
        <w:t>our</w:t>
      </w:r>
      <w:r w:rsidR="00D70160" w:rsidRPr="00F83FD2">
        <w:rPr>
          <w:rFonts w:eastAsiaTheme="minorEastAsia"/>
          <w:color w:val="000000" w:themeColor="text1"/>
        </w:rPr>
        <w:t xml:space="preserv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 </w:t>
      </w:r>
    </w:p>
    <w:p w14:paraId="3A389AB5" w14:textId="0590AC82" w:rsidR="00D70160" w:rsidRPr="00AC25B8" w:rsidRDefault="00D70160" w:rsidP="00D70160">
      <w:pPr>
        <w:ind w:firstLineChars="100" w:firstLine="240"/>
        <w:rPr>
          <w:rFonts w:eastAsiaTheme="minorEastAsia"/>
          <w:color w:val="000000" w:themeColor="text1"/>
          <w:lang w:val="en-US"/>
        </w:rPr>
      </w:pPr>
      <w:r w:rsidRPr="00F83FD2">
        <w:rPr>
          <w:rFonts w:eastAsiaTheme="minorEastAsia"/>
          <w:color w:val="000000" w:themeColor="text1"/>
        </w:rPr>
        <w:t>Our study has several limitations that should be acknowledged. Firstly, although we made efforts to enhance sample diversity by including open data whenever possible, it is important to note that the majority of our samples still consisted of individuals from what is commonly referred to as "</w:t>
      </w:r>
      <w:r w:rsidR="00116476">
        <w:rPr>
          <w:rFonts w:eastAsiaTheme="minorEastAsia"/>
          <w:color w:val="000000" w:themeColor="text1"/>
        </w:rPr>
        <w:t>WEIRD</w:t>
      </w:r>
      <w:r w:rsidRPr="00F83FD2">
        <w:rPr>
          <w:rFonts w:eastAsiaTheme="minorEastAsia"/>
          <w:color w:val="000000" w:themeColor="text1"/>
        </w:rPr>
        <w:t xml:space="preserve">" populations </w:t>
      </w:r>
      <w:r w:rsidRPr="00F83FD2">
        <w:rPr>
          <w:rFonts w:eastAsiaTheme="minorEastAsia"/>
          <w:color w:val="000000" w:themeColor="text1"/>
        </w:rPr>
        <w:fldChar w:fldCharType="begin"/>
      </w:r>
      <w:r w:rsidR="00ED438D">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90&lt;/RecNum&gt;&lt;record&gt;&lt;rec-number&gt;90&lt;/rec-number&gt;&lt;foreign-keys&gt;&lt;key app="EN" db-id="zzdfttz2f2zttfe0f0npdwexxxawwtr9p5tz" timestamp="1690183921"&gt;90&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Pr="00F83FD2">
        <w:rPr>
          <w:rFonts w:eastAsiaTheme="minorEastAsia"/>
          <w:color w:val="000000" w:themeColor="text1"/>
        </w:rPr>
        <w:fldChar w:fldCharType="separate"/>
      </w:r>
      <w:r w:rsidR="00AC25B8">
        <w:rPr>
          <w:rFonts w:eastAsiaTheme="minorEastAsia"/>
          <w:noProof/>
          <w:color w:val="000000" w:themeColor="text1"/>
        </w:rPr>
        <w:t>(Rad et al., 2018; Yue et al., 2023)</w:t>
      </w:r>
      <w:r w:rsidRPr="00F83FD2">
        <w:rPr>
          <w:rFonts w:eastAsiaTheme="minorEastAsia"/>
          <w:color w:val="000000" w:themeColor="text1"/>
        </w:rPr>
        <w:fldChar w:fldCharType="end"/>
      </w:r>
      <w:r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w:t>
      </w:r>
      <w:r w:rsidR="00523BB3">
        <w:rPr>
          <w:rFonts w:eastAsiaTheme="minorEastAsia" w:hint="eastAsia"/>
          <w:color w:val="000000" w:themeColor="text1"/>
        </w:rPr>
        <w:t>This</w:t>
      </w:r>
      <w:r w:rsidR="00523BB3">
        <w:rPr>
          <w:rFonts w:eastAsiaTheme="minorEastAsia"/>
          <w:color w:val="000000" w:themeColor="text1"/>
        </w:rPr>
        <w:t xml:space="preserve"> </w:t>
      </w:r>
      <w:r w:rsidR="00523BB3">
        <w:rPr>
          <w:rFonts w:eastAsiaTheme="minorEastAsia" w:hint="eastAsia"/>
          <w:color w:val="000000" w:themeColor="text1"/>
        </w:rPr>
        <w:t>issue</w:t>
      </w:r>
      <w:r w:rsidR="00523BB3">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Pr="00F83FD2">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sidRPr="00F83FD2">
        <w:rPr>
          <w:rFonts w:eastAsiaTheme="minorEastAsia"/>
          <w:color w:val="000000" w:themeColor="text1"/>
          <w:lang w:val="en-US"/>
        </w:rPr>
        <w:t xml:space="preserve"> </w:t>
      </w:r>
      <w:r w:rsidRPr="00F83FD2">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w:t>
      </w:r>
      <w:r w:rsidR="00366F6F">
        <w:rPr>
          <w:rFonts w:eastAsiaTheme="minorEastAsia"/>
          <w:color w:val="000000" w:themeColor="text1"/>
        </w:rPr>
        <w:t>outcome variables</w:t>
      </w:r>
      <w:r w:rsidRPr="00F83FD2">
        <w:rPr>
          <w:rFonts w:eastAsiaTheme="minorEastAsia"/>
          <w:color w:val="000000" w:themeColor="text1"/>
        </w:rPr>
        <w:t xml:space="preserve">. Consequently, 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sidR="00592924">
        <w:rPr>
          <w:rFonts w:eastAsiaTheme="minorEastAsia"/>
          <w:color w:val="000000" w:themeColor="text1"/>
        </w:rPr>
        <w:t xml:space="preserve"> (see </w:t>
      </w:r>
      <w:r w:rsidR="00AC25B8">
        <w:rPr>
          <w:rFonts w:eastAsiaTheme="minorEastAsia"/>
          <w:color w:val="000000" w:themeColor="text1"/>
        </w:rPr>
        <w:fldChar w:fldCharType="begin"/>
      </w:r>
      <w:r w:rsidR="00ED438D">
        <w:rPr>
          <w:rFonts w:eastAsiaTheme="minorEastAsia"/>
          <w:color w:val="000000" w:themeColor="text1"/>
        </w:rPr>
        <w:instrText xml:space="preserve"> ADDIN EN.CITE &lt;EndNote&gt;&lt;Cite AuthorYear="1"&gt;&lt;Author&gt;Zorowitz&lt;/Author&gt;&lt;Year&gt;2023&lt;/Year&gt;&lt;RecNum&gt;103&lt;/RecNum&gt;&lt;DisplayText&gt;Zorowitz and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AC25B8">
        <w:rPr>
          <w:rFonts w:eastAsiaTheme="minorEastAsia"/>
          <w:color w:val="000000" w:themeColor="text1"/>
        </w:rPr>
        <w:fldChar w:fldCharType="separate"/>
      </w:r>
      <w:r w:rsidR="00AC25B8">
        <w:rPr>
          <w:rFonts w:eastAsiaTheme="minorEastAsia"/>
          <w:noProof/>
          <w:color w:val="000000" w:themeColor="text1"/>
        </w:rPr>
        <w:t>Zorowitz and Niv (2023)</w:t>
      </w:r>
      <w:r w:rsidR="00AC25B8">
        <w:rPr>
          <w:rFonts w:eastAsiaTheme="minorEastAsia"/>
          <w:color w:val="000000" w:themeColor="text1"/>
        </w:rPr>
        <w:fldChar w:fldCharType="end"/>
      </w:r>
      <w:r w:rsidR="00AC25B8">
        <w:rPr>
          <w:rFonts w:eastAsiaTheme="minorEastAsia" w:hint="eastAsia"/>
          <w:color w:val="000000" w:themeColor="text1"/>
        </w:rPr>
        <w:t>)</w:t>
      </w:r>
      <w:r w:rsidR="00AC25B8">
        <w:rPr>
          <w:rFonts w:eastAsiaTheme="minorEastAsia"/>
          <w:color w:val="000000" w:themeColor="text1"/>
          <w:lang w:val="en-US"/>
        </w:rPr>
        <w:t xml:space="preserve">. </w:t>
      </w:r>
    </w:p>
    <w:p w14:paraId="16DF914F" w14:textId="1E0099A1" w:rsidR="00F25571" w:rsidRPr="00D70160" w:rsidRDefault="007E1323" w:rsidP="00D70160">
      <w:pPr>
        <w:ind w:firstLineChars="100" w:firstLine="240"/>
        <w:rPr>
          <w:rFonts w:eastAsiaTheme="minorEastAsia"/>
        </w:rPr>
      </w:pPr>
      <w:r>
        <w:rPr>
          <w:rFonts w:eastAsiaTheme="minorEastAsia"/>
        </w:rPr>
        <w:t>In conclusion, this study provides 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 and highlights important considerations for interpreting its reliabilities. We have demonstrated that th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 xml:space="preserve">and Efficiency measures exhibit greater reliability compared to other </w:t>
      </w:r>
      <w:r w:rsidR="00EA2CC9">
        <w:rPr>
          <w:lang w:val="en-US"/>
        </w:rPr>
        <w:t xml:space="preserve">outcome variables </w:t>
      </w:r>
      <w:r w:rsidR="00D70160" w:rsidRPr="003A0CE9">
        <w:rPr>
          <w:rFonts w:eastAsiaTheme="minorEastAsia"/>
        </w:rPr>
        <w:t xml:space="preserve">in the SPMT. Furthermore, our findings indicate that the SPMT is more suitable for group-level analysis rather than assessing individual-level variation. </w:t>
      </w:r>
      <w:r w:rsidR="00D70160" w:rsidRPr="00A37F7F">
        <w:rPr>
          <w:rFonts w:eastAsiaTheme="minorEastAsia"/>
        </w:rPr>
        <w:t xml:space="preserve">These findings have </w:t>
      </w:r>
      <w:r w:rsidR="00D70160" w:rsidRPr="003A0CE9">
        <w:rPr>
          <w:rFonts w:eastAsiaTheme="minorEastAsia"/>
        </w:rPr>
        <w:t xml:space="preserve">important </w:t>
      </w:r>
      <w:r w:rsidR="00D70160"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sidR="00D70160">
        <w:rPr>
          <w:rFonts w:eastAsiaTheme="minorEastAsia"/>
        </w:rPr>
        <w:t xml:space="preserve"> </w:t>
      </w:r>
      <w:r w:rsidR="00D70160" w:rsidRPr="00A37F7F">
        <w:rPr>
          <w:rFonts w:eastAsiaTheme="minorEastAsia"/>
        </w:rPr>
        <w:t>applications,</w:t>
      </w:r>
      <w:r w:rsidR="00D70160" w:rsidRPr="003A0CE9">
        <w:rPr>
          <w:rFonts w:eastAsiaTheme="minorEastAsia"/>
        </w:rPr>
        <w:t xml:space="preserve"> </w:t>
      </w:r>
      <w:r w:rsidR="00D70160" w:rsidRPr="00A37F7F">
        <w:rPr>
          <w:rFonts w:eastAsiaTheme="minorEastAsia"/>
        </w:rPr>
        <w:t xml:space="preserve">and personal performance monitoring. The information obtained from our study </w:t>
      </w:r>
      <w:r w:rsidR="004F4895">
        <w:rPr>
          <w:rFonts w:eastAsiaTheme="minorEastAsia"/>
        </w:rPr>
        <w:t xml:space="preserve">also </w:t>
      </w:r>
      <w:r w:rsidR="00D70160" w:rsidRPr="00A37F7F">
        <w:rPr>
          <w:rFonts w:eastAsiaTheme="minorEastAsia"/>
        </w:rPr>
        <w:t>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49" w:name="_Toc129530172"/>
      <w:bookmarkStart w:id="50" w:name="_Toc129530202"/>
      <w:bookmarkStart w:id="51" w:name="_Toc139718166"/>
      <w:r w:rsidRPr="006A5A80">
        <w:rPr>
          <w:rFonts w:eastAsia="Calibri"/>
          <w:b/>
          <w:sz w:val="42"/>
          <w:szCs w:val="42"/>
        </w:rPr>
        <w:lastRenderedPageBreak/>
        <w:t>Acknowledgements</w:t>
      </w:r>
      <w:bookmarkEnd w:id="49"/>
      <w:bookmarkEnd w:id="50"/>
      <w:bookmarkEnd w:id="51"/>
    </w:p>
    <w:p w14:paraId="1E3C6B82" w14:textId="544B6E27" w:rsidR="00586F83" w:rsidRPr="006A5A80" w:rsidRDefault="00D17E28" w:rsidP="007370B2">
      <w:pPr>
        <w:rPr>
          <w:lang w:val="en-US"/>
        </w:rPr>
      </w:pPr>
      <w:r w:rsidRPr="00602C0D">
        <w:rPr>
          <w:lang w:val="en-US"/>
        </w:rPr>
        <w:t>The present research is support by.</w:t>
      </w:r>
      <w:r w:rsidRPr="006A5A80">
        <w:rPr>
          <w:lang w:val="en-US"/>
        </w:rPr>
        <w:t xml:space="preserve"> </w:t>
      </w:r>
      <w:bookmarkStart w:id="52" w:name="_wvd57wep2hh3" w:colFirst="0" w:colLast="0"/>
      <w:bookmarkEnd w:id="52"/>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53" w:name="_ridkkf2yzxxx" w:colFirst="0" w:colLast="0"/>
      <w:bookmarkStart w:id="54" w:name="_Toc129530173"/>
      <w:bookmarkStart w:id="55" w:name="_Toc129530203"/>
      <w:bookmarkStart w:id="56" w:name="_Toc139718167"/>
      <w:bookmarkEnd w:id="53"/>
      <w:r w:rsidRPr="006A5A80">
        <w:rPr>
          <w:rFonts w:eastAsia="Calibri"/>
          <w:b/>
          <w:sz w:val="42"/>
          <w:szCs w:val="42"/>
        </w:rPr>
        <w:t>Author contributions</w:t>
      </w:r>
      <w:bookmarkEnd w:id="54"/>
      <w:bookmarkEnd w:id="55"/>
      <w:bookmarkEnd w:id="56"/>
    </w:p>
    <w:p w14:paraId="67F329E3" w14:textId="2438C2B6" w:rsidR="00586F83" w:rsidRPr="00F350B2" w:rsidRDefault="00D17E28" w:rsidP="007370B2">
      <w:pPr>
        <w:rPr>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7" w:name="_Toc139718168"/>
      <w:r w:rsidRPr="00A37F7F">
        <w:rPr>
          <w:rFonts w:eastAsia="Calibri"/>
          <w:b/>
          <w:sz w:val="42"/>
          <w:szCs w:val="42"/>
        </w:rPr>
        <w:t>Data and Material Availability</w:t>
      </w:r>
      <w:bookmarkEnd w:id="57"/>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b"/>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b"/>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b"/>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58" w:name="_Toc139718169"/>
      <w:r w:rsidRPr="00A37F7F">
        <w:rPr>
          <w:rFonts w:eastAsia="Calibri"/>
          <w:b/>
          <w:sz w:val="42"/>
          <w:szCs w:val="42"/>
        </w:rPr>
        <w:t>Code Availability</w:t>
      </w:r>
      <w:bookmarkEnd w:id="58"/>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b"/>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59" w:name="_Toc129530174"/>
      <w:bookmarkStart w:id="60" w:name="_Toc129530204"/>
      <w:bookmarkStart w:id="61" w:name="_Toc139718170"/>
      <w:r w:rsidRPr="006A5A80">
        <w:rPr>
          <w:rFonts w:eastAsia="Calibri"/>
          <w:b/>
          <w:sz w:val="42"/>
          <w:szCs w:val="42"/>
        </w:rPr>
        <w:t>Competing interests</w:t>
      </w:r>
      <w:bookmarkEnd w:id="59"/>
      <w:bookmarkEnd w:id="60"/>
      <w:bookmarkEnd w:id="61"/>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13F2DC18"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DC0602">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DC0602">
        <w:rPr>
          <w:rFonts w:eastAsiaTheme="minorEastAsia"/>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5B3ADC">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371A">
      <w:pP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lastRenderedPageBreak/>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c"/>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6A38831D" w:rsidR="00CD4B93" w:rsidRDefault="00984B52" w:rsidP="00CD4B93">
      <w:pPr>
        <w:ind w:firstLineChars="100" w:firstLine="240"/>
        <w:rPr>
          <w:rFonts w:eastAsiaTheme="minorEastAsia"/>
          <w:color w:val="000000" w:themeColor="text1"/>
        </w:rPr>
      </w:pPr>
      <w:r>
        <w:rPr>
          <w:noProof/>
        </w:rPr>
        <w:lastRenderedPageBreak/>
        <w:drawing>
          <wp:inline distT="0" distB="0" distL="0" distR="0" wp14:anchorId="09A23DD8" wp14:editId="5E43619A">
            <wp:extent cx="5943600" cy="4754880"/>
            <wp:effectExtent l="0" t="0" r="0" b="762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1EB30752" w:rsidR="0082371A" w:rsidRDefault="00984B52" w:rsidP="00374507">
      <w:pPr>
        <w:spacing w:beforeLines="100" w:before="240"/>
        <w:rPr>
          <w:rFonts w:eastAsiaTheme="minorEastAsia"/>
          <w:b/>
          <w:sz w:val="42"/>
          <w:szCs w:val="42"/>
        </w:rPr>
      </w:pPr>
      <w:r>
        <w:rPr>
          <w:noProof/>
        </w:rPr>
        <w:lastRenderedPageBreak/>
        <w:drawing>
          <wp:inline distT="0" distB="0" distL="0" distR="0" wp14:anchorId="71683607" wp14:editId="4D80B72F">
            <wp:extent cx="5943600" cy="4754880"/>
            <wp:effectExtent l="0" t="0" r="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244A685B" w:rsidR="00374507" w:rsidRDefault="00984B52" w:rsidP="00374507">
      <w:pPr>
        <w:spacing w:beforeLines="100" w:before="240"/>
        <w:rPr>
          <w:rFonts w:eastAsiaTheme="minorEastAsia"/>
          <w:b/>
          <w:sz w:val="42"/>
          <w:szCs w:val="42"/>
        </w:rPr>
      </w:pPr>
      <w:r>
        <w:rPr>
          <w:noProof/>
        </w:rPr>
        <w:lastRenderedPageBreak/>
        <w:drawing>
          <wp:inline distT="0" distB="0" distL="0" distR="0" wp14:anchorId="20C47AB0" wp14:editId="3EDD7DF1">
            <wp:extent cx="5943600" cy="4754880"/>
            <wp:effectExtent l="0" t="0" r="0" b="762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7C3EF8E5" w:rsidR="00374507" w:rsidRDefault="00984B52" w:rsidP="00ED438D">
      <w:pPr>
        <w:spacing w:beforeLines="100" w:before="240"/>
        <w:jc w:val="center"/>
        <w:rPr>
          <w:rFonts w:eastAsiaTheme="minorEastAsia"/>
          <w:b/>
          <w:sz w:val="42"/>
          <w:szCs w:val="42"/>
        </w:rPr>
      </w:pPr>
      <w:r>
        <w:rPr>
          <w:noProof/>
        </w:rPr>
        <w:lastRenderedPageBreak/>
        <w:drawing>
          <wp:inline distT="0" distB="0" distL="0" distR="0" wp14:anchorId="45B01C6D" wp14:editId="3E35B4CA">
            <wp:extent cx="5943600" cy="4754880"/>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outcomes variables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宋体"/>
          <w:noProof/>
          <w:sz w:val="20"/>
          <w:szCs w:val="20"/>
          <w:lang w:val="en-US" w:eastAsia="zh-TW"/>
        </w:rPr>
      </w:pPr>
    </w:p>
    <w:p w14:paraId="2C21ECAC" w14:textId="2BE17482" w:rsidR="00366F6F" w:rsidRPr="005F18D3" w:rsidRDefault="00366F6F" w:rsidP="005F18D3">
      <w:pPr>
        <w:rPr>
          <w:rFonts w:eastAsia="宋体"/>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37FDAD3E" w:rsidR="00C21799" w:rsidRPr="00C21799" w:rsidRDefault="005413E6" w:rsidP="005413E6">
      <w:pPr>
        <w:rPr>
          <w:lang w:val="en-US"/>
        </w:rPr>
      </w:pPr>
      <w:r w:rsidRPr="005413E6">
        <w:rPr>
          <w:lang w:val="en-US"/>
        </w:rPr>
        <w:t xml:space="preserve">In Figure 3a, we present the results of the Intraclass Correlation Coefficients (ICCs)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the </w:t>
      </w:r>
      <w:r w:rsidR="00C21799" w:rsidRPr="00C21799">
        <w:rPr>
          <w:rFonts w:hint="eastAsia"/>
          <w:lang w:val="en-US"/>
        </w:rPr>
        <w:t>ICCs</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the ICCs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4D5FB643" w:rsidR="00EB2BE6" w:rsidRDefault="00FC071A" w:rsidP="00EB2BE6">
      <w:pPr>
        <w:jc w:val="center"/>
        <w:rPr>
          <w:rFonts w:eastAsia="PMingLiU"/>
          <w:bCs/>
          <w:noProof/>
          <w:lang w:val="en-US" w:eastAsia="zh-TW"/>
        </w:rPr>
      </w:pPr>
      <w:r>
        <w:rPr>
          <w:noProof/>
        </w:rPr>
        <w:drawing>
          <wp:inline distT="0" distB="0" distL="0" distR="0" wp14:anchorId="6BFCEAE9" wp14:editId="163C83A4">
            <wp:extent cx="5943600" cy="4754880"/>
            <wp:effectExtent l="0" t="0" r="0" b="762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6A8E5AF5" w14:textId="3C4EA65F"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s</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5413E6" w:rsidRPr="007E1323">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5413E6" w:rsidRPr="007E1323">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3261420F" w:rsidR="00B20000" w:rsidRDefault="00FC071A" w:rsidP="004E53A7">
      <w:pPr>
        <w:ind w:firstLineChars="100" w:firstLine="240"/>
        <w:jc w:val="center"/>
        <w:rPr>
          <w:rFonts w:eastAsia="PMingLiU"/>
          <w:bCs/>
          <w:noProof/>
          <w:lang w:val="en-US" w:eastAsia="zh-TW"/>
        </w:rPr>
      </w:pPr>
      <w:r>
        <w:rPr>
          <w:noProof/>
        </w:rPr>
        <w:lastRenderedPageBreak/>
        <w:drawing>
          <wp:inline distT="0" distB="0" distL="0" distR="0" wp14:anchorId="33E83A60" wp14:editId="669CE456">
            <wp:extent cx="5943600" cy="4754880"/>
            <wp:effectExtent l="0" t="0" r="0" b="762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732C401" w14:textId="36CDD092"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s</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106BBB44"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宋体"/>
          <w:bCs/>
          <w:noProof/>
          <w:color w:val="000000" w:themeColor="text1"/>
          <w:sz w:val="20"/>
          <w:szCs w:val="20"/>
          <w:lang w:val="en-US" w:eastAsia="zh-TW"/>
        </w:rPr>
        <w:t xml:space="preserve">hausekeep" package. The line and dots on the graph represent the value of ICC,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 The upper facet of the figure presents the results for ICC2k, while the lower facet displays the results for ICC.</w:t>
      </w:r>
    </w:p>
    <w:p w14:paraId="4066C299" w14:textId="414436A2" w:rsidR="00366F6F" w:rsidRDefault="00366F6F" w:rsidP="0025117B">
      <w:pPr>
        <w:rPr>
          <w:lang w:val="en-US"/>
        </w:rPr>
      </w:pPr>
    </w:p>
    <w:p w14:paraId="69216019" w14:textId="1BA4693E" w:rsidR="00BB2EEF" w:rsidRPr="00BB2EEF" w:rsidRDefault="00366F6F" w:rsidP="00BB2EEF">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w:t>
      </w:r>
      <w:r w:rsidRPr="00BB2EEF">
        <w:rPr>
          <w:rFonts w:eastAsiaTheme="minorEastAsia"/>
          <w:color w:val="000000" w:themeColor="text1"/>
        </w:rPr>
        <w:lastRenderedPageBreak/>
        <w:t xml:space="preserve">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4C094CB4" w:rsidR="002D0F37" w:rsidRDefault="007E1323" w:rsidP="0027313F">
      <w:pPr>
        <w:rPr>
          <w:rFonts w:eastAsiaTheme="minorEastAsia"/>
          <w:lang w:val="en-US"/>
        </w:rPr>
      </w:pPr>
      <w:r>
        <w:rPr>
          <w:noProof/>
        </w:rPr>
        <w:drawing>
          <wp:inline distT="0" distB="0" distL="0" distR="0" wp14:anchorId="1BD06BDA" wp14:editId="6C5EEC30">
            <wp:extent cx="5943600" cy="4754880"/>
            <wp:effectExtent l="0" t="0" r="0" b="762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1"/>
        <w:spacing w:after="240"/>
        <w:rPr>
          <w:rFonts w:eastAsia="Calibri"/>
          <w:b/>
          <w:bCs/>
        </w:rPr>
      </w:pPr>
      <w:bookmarkStart w:id="62" w:name="_Toc129530178"/>
      <w:bookmarkStart w:id="63" w:name="_Toc129530208"/>
      <w:bookmarkStart w:id="64" w:name="_Toc139718171"/>
      <w:r w:rsidRPr="00DC0602">
        <w:rPr>
          <w:rFonts w:eastAsia="Calibri"/>
          <w:b/>
          <w:bCs/>
        </w:rPr>
        <w:t>References</w:t>
      </w:r>
      <w:bookmarkEnd w:id="62"/>
      <w:bookmarkEnd w:id="63"/>
      <w:bookmarkEnd w:id="64"/>
      <w:r w:rsidRPr="00DC0602">
        <w:rPr>
          <w:rFonts w:eastAsia="Calibri"/>
          <w:b/>
          <w:bCs/>
        </w:rPr>
        <w:t xml:space="preserve"> </w:t>
      </w:r>
    </w:p>
    <w:p w14:paraId="59DD3D1A" w14:textId="77777777" w:rsidR="00B03D7E" w:rsidRPr="006A5A80" w:rsidRDefault="00B03D7E">
      <w:pPr>
        <w:rPr>
          <w:rFonts w:eastAsiaTheme="minorEastAsia"/>
        </w:rPr>
      </w:pPr>
    </w:p>
    <w:p w14:paraId="28CCD541" w14:textId="77777777" w:rsidR="006E0AEE" w:rsidRPr="006E0AEE" w:rsidRDefault="00B03D7E" w:rsidP="006E0AEE">
      <w:pPr>
        <w:pStyle w:val="EndNoteBibliography"/>
        <w:ind w:left="720" w:hanging="720"/>
        <w:rPr>
          <w:noProof/>
        </w:rPr>
      </w:pPr>
      <w:r w:rsidRPr="006A5A80">
        <w:rPr>
          <w:rFonts w:eastAsia="Calibri"/>
        </w:rPr>
        <w:lastRenderedPageBreak/>
        <w:fldChar w:fldCharType="begin"/>
      </w:r>
      <w:r w:rsidRPr="006A5A80">
        <w:rPr>
          <w:rFonts w:eastAsia="Calibri"/>
        </w:rPr>
        <w:instrText xml:space="preserve"> ADDIN EN.REFLIST </w:instrText>
      </w:r>
      <w:r w:rsidRPr="006A5A80">
        <w:rPr>
          <w:rFonts w:eastAsia="Calibri"/>
        </w:rPr>
        <w:fldChar w:fldCharType="separate"/>
      </w:r>
      <w:r w:rsidR="006E0AEE" w:rsidRPr="006E0AEE">
        <w:rPr>
          <w:noProof/>
        </w:rPr>
        <w:t xml:space="preserve">Braun, A., Urai, A. E., &amp; Donner, T. H. (2018). Adaptive history biases result from confidence-weighted accumulation of past choices. </w:t>
      </w:r>
      <w:r w:rsidR="006E0AEE" w:rsidRPr="006E0AEE">
        <w:rPr>
          <w:i/>
          <w:noProof/>
        </w:rPr>
        <w:t>Journal of Neuroscience, 38</w:t>
      </w:r>
      <w:r w:rsidR="006E0AEE" w:rsidRPr="006E0AEE">
        <w:rPr>
          <w:noProof/>
        </w:rPr>
        <w:t xml:space="preserve">(10), 2418-2429. </w:t>
      </w:r>
    </w:p>
    <w:p w14:paraId="7883DAD0" w14:textId="77777777" w:rsidR="006E0AEE" w:rsidRPr="006E0AEE" w:rsidRDefault="006E0AEE" w:rsidP="006E0AEE">
      <w:pPr>
        <w:pStyle w:val="EndNoteBibliography"/>
        <w:rPr>
          <w:noProof/>
        </w:rPr>
      </w:pPr>
    </w:p>
    <w:p w14:paraId="54641A8B" w14:textId="3A1D4721" w:rsidR="006E0AEE" w:rsidRPr="006E0AEE" w:rsidRDefault="006E0AEE" w:rsidP="006E0AEE">
      <w:pPr>
        <w:pStyle w:val="EndNoteBibliography"/>
        <w:ind w:left="720" w:hanging="720"/>
        <w:rPr>
          <w:noProof/>
        </w:rPr>
      </w:pPr>
      <w:r w:rsidRPr="006E0AEE">
        <w:rPr>
          <w:noProof/>
        </w:rPr>
        <w:t xml:space="preserve">Bukowski, H., Todorova, B., Boch, M., Silani, G., &amp; Lamm, C. (2021). Socio-cognitive training impacts emotional and perceptual self-salience but not self-other distinction. </w:t>
      </w:r>
      <w:r w:rsidRPr="006E0AEE">
        <w:rPr>
          <w:i/>
          <w:noProof/>
        </w:rPr>
        <w:t>Acta Psychologica, 216</w:t>
      </w:r>
      <w:r w:rsidRPr="006E0AEE">
        <w:rPr>
          <w:noProof/>
        </w:rPr>
        <w:t xml:space="preserve">, 103297. </w:t>
      </w:r>
      <w:hyperlink r:id="rId34" w:history="1">
        <w:r w:rsidRPr="006E0AEE">
          <w:rPr>
            <w:rStyle w:val="ab"/>
            <w:noProof/>
          </w:rPr>
          <w:t>https://doi.org/10.1016/j.actpsy.2021.103297</w:t>
        </w:r>
      </w:hyperlink>
      <w:r w:rsidRPr="006E0AEE">
        <w:rPr>
          <w:noProof/>
        </w:rPr>
        <w:t xml:space="preserve"> </w:t>
      </w:r>
    </w:p>
    <w:p w14:paraId="060E33C1" w14:textId="77777777" w:rsidR="006E0AEE" w:rsidRPr="006E0AEE" w:rsidRDefault="006E0AEE" w:rsidP="006E0AEE">
      <w:pPr>
        <w:pStyle w:val="EndNoteBibliography"/>
        <w:rPr>
          <w:noProof/>
        </w:rPr>
      </w:pPr>
    </w:p>
    <w:p w14:paraId="6523E13A" w14:textId="5C4408C2" w:rsidR="006E0AEE" w:rsidRPr="006E0AEE" w:rsidRDefault="006E0AEE" w:rsidP="006E0AEE">
      <w:pPr>
        <w:pStyle w:val="EndNoteBibliography"/>
        <w:ind w:left="720" w:hanging="720"/>
        <w:rPr>
          <w:noProof/>
        </w:rPr>
      </w:pPr>
      <w:r w:rsidRPr="006E0AEE">
        <w:rPr>
          <w:noProof/>
        </w:rPr>
        <w:t xml:space="preserve">Cheng, M., &amp; Tseng, C.-h. (2019). Saliency at first sight: instant identity referential advantage toward a newly met partner. </w:t>
      </w:r>
      <w:r w:rsidRPr="006E0AEE">
        <w:rPr>
          <w:i/>
          <w:noProof/>
        </w:rPr>
        <w:t>Cognitive Research: Principles and Implications, 4</w:t>
      </w:r>
      <w:r w:rsidRPr="006E0AEE">
        <w:rPr>
          <w:noProof/>
        </w:rPr>
        <w:t xml:space="preserve">(1), 1-18. </w:t>
      </w:r>
      <w:hyperlink r:id="rId35" w:history="1">
        <w:r w:rsidRPr="006E0AEE">
          <w:rPr>
            <w:rStyle w:val="ab"/>
            <w:noProof/>
          </w:rPr>
          <w:t>https://doi.org/10.1186/s41235-019-0186-z</w:t>
        </w:r>
      </w:hyperlink>
      <w:r w:rsidRPr="006E0AEE">
        <w:rPr>
          <w:noProof/>
        </w:rPr>
        <w:t xml:space="preserve"> </w:t>
      </w:r>
    </w:p>
    <w:p w14:paraId="6E67D208" w14:textId="77777777" w:rsidR="006E0AEE" w:rsidRPr="006E0AEE" w:rsidRDefault="006E0AEE" w:rsidP="006E0AEE">
      <w:pPr>
        <w:pStyle w:val="EndNoteBibliography"/>
        <w:rPr>
          <w:noProof/>
        </w:rPr>
      </w:pPr>
    </w:p>
    <w:p w14:paraId="25BF3ED2" w14:textId="071E98AA" w:rsidR="006E0AEE" w:rsidRPr="006E0AEE" w:rsidRDefault="006E0AEE" w:rsidP="006E0AEE">
      <w:pPr>
        <w:pStyle w:val="EndNoteBibliography"/>
        <w:ind w:left="720" w:hanging="720"/>
        <w:rPr>
          <w:noProof/>
        </w:rPr>
      </w:pPr>
      <w:r w:rsidRPr="006E0AEE">
        <w:rPr>
          <w:noProof/>
        </w:rPr>
        <w:t xml:space="preserve">Cherry, E. C. (1953). Some experiments on the recognition of speech, with one and with two ears. </w:t>
      </w:r>
      <w:r w:rsidRPr="006E0AEE">
        <w:rPr>
          <w:i/>
          <w:noProof/>
        </w:rPr>
        <w:t>The Journal of the acoustical society of America, 25</w:t>
      </w:r>
      <w:r w:rsidRPr="006E0AEE">
        <w:rPr>
          <w:noProof/>
        </w:rPr>
        <w:t xml:space="preserve">(5), 975-979. </w:t>
      </w:r>
      <w:hyperlink r:id="rId36" w:history="1">
        <w:r w:rsidRPr="006E0AEE">
          <w:rPr>
            <w:rStyle w:val="ab"/>
            <w:noProof/>
          </w:rPr>
          <w:t>https://doi.org/10.1121/1.1907229</w:t>
        </w:r>
      </w:hyperlink>
      <w:r w:rsidRPr="006E0AEE">
        <w:rPr>
          <w:noProof/>
        </w:rPr>
        <w:t xml:space="preserve"> </w:t>
      </w:r>
    </w:p>
    <w:p w14:paraId="1FE9EDD7" w14:textId="77777777" w:rsidR="006E0AEE" w:rsidRPr="006E0AEE" w:rsidRDefault="006E0AEE" w:rsidP="006E0AEE">
      <w:pPr>
        <w:pStyle w:val="EndNoteBibliography"/>
        <w:rPr>
          <w:noProof/>
        </w:rPr>
      </w:pPr>
    </w:p>
    <w:p w14:paraId="0CFC9D79" w14:textId="7AB85ADF" w:rsidR="006E0AEE" w:rsidRPr="006E0AEE" w:rsidRDefault="006E0AEE" w:rsidP="006E0AEE">
      <w:pPr>
        <w:pStyle w:val="EndNoteBibliography"/>
        <w:ind w:left="720" w:hanging="720"/>
        <w:rPr>
          <w:noProof/>
        </w:rPr>
      </w:pPr>
      <w:r w:rsidRPr="006E0AEE">
        <w:rPr>
          <w:noProof/>
        </w:rPr>
        <w:t xml:space="preserve">Cicchetti, D. V., &amp; Sparrow, S. A. (1981). Developing criteria for establishing interrater reliability of specific items: applications to assessment of adaptive behavior. </w:t>
      </w:r>
      <w:r w:rsidRPr="006E0AEE">
        <w:rPr>
          <w:i/>
          <w:noProof/>
        </w:rPr>
        <w:t>Am J Ment Defic, 86</w:t>
      </w:r>
      <w:r w:rsidRPr="006E0AEE">
        <w:rPr>
          <w:noProof/>
        </w:rPr>
        <w:t xml:space="preserve">(2), 127-137. </w:t>
      </w:r>
      <w:hyperlink r:id="rId37" w:history="1">
        <w:r w:rsidRPr="006E0AEE">
          <w:rPr>
            <w:rStyle w:val="ab"/>
            <w:noProof/>
          </w:rPr>
          <w:t>https://psycnet.apa.org/record/1982-00095-001</w:t>
        </w:r>
      </w:hyperlink>
      <w:r w:rsidRPr="006E0AEE">
        <w:rPr>
          <w:noProof/>
        </w:rPr>
        <w:t xml:space="preserve"> </w:t>
      </w:r>
    </w:p>
    <w:p w14:paraId="5E65B78A" w14:textId="77777777" w:rsidR="006E0AEE" w:rsidRPr="006E0AEE" w:rsidRDefault="006E0AEE" w:rsidP="006E0AEE">
      <w:pPr>
        <w:pStyle w:val="EndNoteBibliography"/>
        <w:rPr>
          <w:noProof/>
        </w:rPr>
      </w:pPr>
    </w:p>
    <w:p w14:paraId="36D98C68" w14:textId="77777777" w:rsidR="006E0AEE" w:rsidRPr="006E0AEE" w:rsidRDefault="006E0AEE" w:rsidP="006E0AEE">
      <w:pPr>
        <w:pStyle w:val="EndNoteBibliography"/>
        <w:ind w:left="720" w:hanging="720"/>
        <w:rPr>
          <w:noProof/>
        </w:rPr>
      </w:pPr>
      <w:r w:rsidRPr="006E0AEE">
        <w:rPr>
          <w:noProof/>
        </w:rPr>
        <w:t xml:space="preserve">Clark, K., Birch-Hurst, K., Pennington, C. R., Petrie, A. C., Lee, J. T., &amp; Hedge, C. (2022). Test-retest reliability for common tasks in vision science. </w:t>
      </w:r>
      <w:r w:rsidRPr="006E0AEE">
        <w:rPr>
          <w:i/>
          <w:noProof/>
        </w:rPr>
        <w:t>Journal of Vision, 22</w:t>
      </w:r>
      <w:r w:rsidRPr="006E0AEE">
        <w:rPr>
          <w:noProof/>
        </w:rPr>
        <w:t xml:space="preserve">(8), 18-18. </w:t>
      </w:r>
    </w:p>
    <w:p w14:paraId="4BE79DE9" w14:textId="77777777" w:rsidR="006E0AEE" w:rsidRPr="006E0AEE" w:rsidRDefault="006E0AEE" w:rsidP="006E0AEE">
      <w:pPr>
        <w:pStyle w:val="EndNoteBibliography"/>
        <w:rPr>
          <w:noProof/>
        </w:rPr>
      </w:pPr>
    </w:p>
    <w:p w14:paraId="774548D0" w14:textId="2EC913D9" w:rsidR="006E0AEE" w:rsidRPr="006E0AEE" w:rsidRDefault="006E0AEE" w:rsidP="006E0AEE">
      <w:pPr>
        <w:pStyle w:val="EndNoteBibliography"/>
        <w:ind w:left="720" w:hanging="720"/>
        <w:rPr>
          <w:noProof/>
        </w:rPr>
      </w:pPr>
      <w:r w:rsidRPr="006E0AEE">
        <w:rPr>
          <w:noProof/>
        </w:rPr>
        <w:t xml:space="preserve">Constable, M. D., Becker, M. L., Oh, Y.-I., &amp; Knoblich, G. (2021). Affective compatibility with the self modulates the self-prioritisation effect. </w:t>
      </w:r>
      <w:r w:rsidRPr="006E0AEE">
        <w:rPr>
          <w:i/>
          <w:noProof/>
        </w:rPr>
        <w:t>Cognition and Emotion, 35</w:t>
      </w:r>
      <w:r w:rsidRPr="006E0AEE">
        <w:rPr>
          <w:noProof/>
        </w:rPr>
        <w:t xml:space="preserve">(2), 291-304. </w:t>
      </w:r>
      <w:hyperlink r:id="rId38" w:history="1">
        <w:r w:rsidRPr="006E0AEE">
          <w:rPr>
            <w:rStyle w:val="ab"/>
            <w:noProof/>
          </w:rPr>
          <w:t>https://doi.org/10.1080/02699931.2020.1839383</w:t>
        </w:r>
      </w:hyperlink>
      <w:r w:rsidRPr="006E0AEE">
        <w:rPr>
          <w:noProof/>
        </w:rPr>
        <w:t xml:space="preserve"> </w:t>
      </w:r>
    </w:p>
    <w:p w14:paraId="08FABC6C" w14:textId="77777777" w:rsidR="006E0AEE" w:rsidRPr="006E0AEE" w:rsidRDefault="006E0AEE" w:rsidP="006E0AEE">
      <w:pPr>
        <w:pStyle w:val="EndNoteBibliography"/>
        <w:rPr>
          <w:noProof/>
        </w:rPr>
      </w:pPr>
    </w:p>
    <w:p w14:paraId="2E850F24" w14:textId="3A752826" w:rsidR="006E0AEE" w:rsidRPr="006E0AEE" w:rsidRDefault="006E0AEE" w:rsidP="006E0AEE">
      <w:pPr>
        <w:pStyle w:val="EndNoteBibliography"/>
        <w:ind w:left="720" w:hanging="720"/>
        <w:rPr>
          <w:noProof/>
        </w:rPr>
      </w:pPr>
      <w:r w:rsidRPr="006E0AEE">
        <w:rPr>
          <w:noProof/>
        </w:rPr>
        <w:t xml:space="preserve">Constable, M. D., Elekes, F., Sebanz, N., &amp; Knoblich, G. (2019). Relevant for us? We-prioritization in cognitive processing. </w:t>
      </w:r>
      <w:r w:rsidRPr="006E0AEE">
        <w:rPr>
          <w:i/>
          <w:noProof/>
        </w:rPr>
        <w:t>Journal of Experimental Psychology: Human Perception and Performance, 45</w:t>
      </w:r>
      <w:r w:rsidRPr="006E0AEE">
        <w:rPr>
          <w:noProof/>
        </w:rPr>
        <w:t xml:space="preserve">(12). </w:t>
      </w:r>
      <w:hyperlink r:id="rId39" w:history="1">
        <w:r w:rsidRPr="006E0AEE">
          <w:rPr>
            <w:rStyle w:val="ab"/>
            <w:noProof/>
          </w:rPr>
          <w:t>https://doi.org/10.1037/xhp0000691</w:t>
        </w:r>
      </w:hyperlink>
      <w:r w:rsidRPr="006E0AEE">
        <w:rPr>
          <w:noProof/>
        </w:rPr>
        <w:t xml:space="preserve"> </w:t>
      </w:r>
    </w:p>
    <w:p w14:paraId="16DB9537" w14:textId="77777777" w:rsidR="006E0AEE" w:rsidRPr="006E0AEE" w:rsidRDefault="006E0AEE" w:rsidP="006E0AEE">
      <w:pPr>
        <w:pStyle w:val="EndNoteBibliography"/>
        <w:rPr>
          <w:noProof/>
        </w:rPr>
      </w:pPr>
    </w:p>
    <w:p w14:paraId="29325CA1" w14:textId="11C933D8" w:rsidR="006E0AEE" w:rsidRPr="006E0AEE" w:rsidRDefault="006E0AEE" w:rsidP="006E0AEE">
      <w:pPr>
        <w:pStyle w:val="EndNoteBibliography"/>
        <w:ind w:left="720" w:hanging="720"/>
        <w:rPr>
          <w:noProof/>
        </w:rPr>
      </w:pPr>
      <w:r w:rsidRPr="006E0AEE">
        <w:rPr>
          <w:noProof/>
        </w:rPr>
        <w:t xml:space="preserve">Constable, M. D., &amp; Knoblich, G. (2020). Sticking together? Re-binding previous other-associated stimuli interferes with self-verification but not partner-verification. </w:t>
      </w:r>
      <w:r w:rsidRPr="006E0AEE">
        <w:rPr>
          <w:i/>
          <w:noProof/>
        </w:rPr>
        <w:t>Acta psychologica, 210</w:t>
      </w:r>
      <w:r w:rsidRPr="006E0AEE">
        <w:rPr>
          <w:noProof/>
        </w:rPr>
        <w:t xml:space="preserve">, 103167. </w:t>
      </w:r>
      <w:hyperlink r:id="rId40" w:history="1">
        <w:r w:rsidRPr="006E0AEE">
          <w:rPr>
            <w:rStyle w:val="ab"/>
            <w:noProof/>
          </w:rPr>
          <w:t>https://doi.org/10.1016/j.actpsy.2020.103167</w:t>
        </w:r>
      </w:hyperlink>
      <w:r w:rsidRPr="006E0AEE">
        <w:rPr>
          <w:noProof/>
        </w:rPr>
        <w:t xml:space="preserve"> </w:t>
      </w:r>
    </w:p>
    <w:p w14:paraId="1B8B3F30" w14:textId="77777777" w:rsidR="006E0AEE" w:rsidRPr="006E0AEE" w:rsidRDefault="006E0AEE" w:rsidP="006E0AEE">
      <w:pPr>
        <w:pStyle w:val="EndNoteBibliography"/>
        <w:rPr>
          <w:noProof/>
        </w:rPr>
      </w:pPr>
    </w:p>
    <w:p w14:paraId="70C0F54D" w14:textId="6D328315" w:rsidR="006E0AEE" w:rsidRPr="006E0AEE" w:rsidRDefault="006E0AEE" w:rsidP="006E0AEE">
      <w:pPr>
        <w:pStyle w:val="EndNoteBibliography"/>
        <w:ind w:left="720" w:hanging="720"/>
        <w:rPr>
          <w:noProof/>
        </w:rPr>
      </w:pPr>
      <w:r w:rsidRPr="006E0AEE">
        <w:rPr>
          <w:noProof/>
        </w:rPr>
        <w:t xml:space="preserve">Constable, M. D., Rajsic, J., Welsh, T. N., &amp; Pratt, J. (2019). It is not in the details: Self-related shapes are rapidly classified but their features are not better remembered. </w:t>
      </w:r>
      <w:r w:rsidRPr="006E0AEE">
        <w:rPr>
          <w:i/>
          <w:noProof/>
        </w:rPr>
        <w:t>Memory &amp; Cognition, 47</w:t>
      </w:r>
      <w:r w:rsidRPr="006E0AEE">
        <w:rPr>
          <w:noProof/>
        </w:rPr>
        <w:t xml:space="preserve">, 1145-1157. </w:t>
      </w:r>
      <w:hyperlink r:id="rId41" w:history="1">
        <w:r w:rsidRPr="006E0AEE">
          <w:rPr>
            <w:rStyle w:val="ab"/>
            <w:noProof/>
          </w:rPr>
          <w:t>https://doi.org/10.3758/s13421-019-00924-6</w:t>
        </w:r>
      </w:hyperlink>
      <w:r w:rsidRPr="006E0AEE">
        <w:rPr>
          <w:noProof/>
        </w:rPr>
        <w:t xml:space="preserve"> </w:t>
      </w:r>
    </w:p>
    <w:p w14:paraId="5E4B558F" w14:textId="77777777" w:rsidR="006E0AEE" w:rsidRPr="006E0AEE" w:rsidRDefault="006E0AEE" w:rsidP="006E0AEE">
      <w:pPr>
        <w:pStyle w:val="EndNoteBibliography"/>
        <w:rPr>
          <w:noProof/>
        </w:rPr>
      </w:pPr>
    </w:p>
    <w:p w14:paraId="07864931" w14:textId="6A82D908" w:rsidR="006E0AEE" w:rsidRPr="006E0AEE" w:rsidRDefault="006E0AEE" w:rsidP="006E0AEE">
      <w:pPr>
        <w:pStyle w:val="EndNoteBibliography"/>
        <w:ind w:left="720" w:hanging="720"/>
        <w:rPr>
          <w:noProof/>
        </w:rPr>
      </w:pPr>
      <w:r w:rsidRPr="006E0AEE">
        <w:rPr>
          <w:noProof/>
        </w:rPr>
        <w:t xml:space="preserve">Conway, M. A., &amp; Dewhurst, S. A. (1995). The self and recollective experience. </w:t>
      </w:r>
      <w:r w:rsidRPr="006E0AEE">
        <w:rPr>
          <w:i/>
          <w:noProof/>
        </w:rPr>
        <w:t>Applied Cognitive Psychology, 9</w:t>
      </w:r>
      <w:r w:rsidRPr="006E0AEE">
        <w:rPr>
          <w:noProof/>
        </w:rPr>
        <w:t xml:space="preserve">(1), 1-19. </w:t>
      </w:r>
      <w:hyperlink r:id="rId42" w:history="1">
        <w:r w:rsidRPr="006E0AEE">
          <w:rPr>
            <w:rStyle w:val="ab"/>
            <w:noProof/>
          </w:rPr>
          <w:t>https://doi.org/10.1002/acp.2350090102</w:t>
        </w:r>
      </w:hyperlink>
      <w:r w:rsidRPr="006E0AEE">
        <w:rPr>
          <w:noProof/>
        </w:rPr>
        <w:t xml:space="preserve"> </w:t>
      </w:r>
    </w:p>
    <w:p w14:paraId="70A5EAD2" w14:textId="77777777" w:rsidR="006E0AEE" w:rsidRPr="006E0AEE" w:rsidRDefault="006E0AEE" w:rsidP="006E0AEE">
      <w:pPr>
        <w:pStyle w:val="EndNoteBibliography"/>
        <w:rPr>
          <w:noProof/>
        </w:rPr>
      </w:pPr>
    </w:p>
    <w:p w14:paraId="08F8D78D" w14:textId="03F3D269" w:rsidR="006E0AEE" w:rsidRPr="006E0AEE" w:rsidRDefault="006E0AEE" w:rsidP="006E0AEE">
      <w:pPr>
        <w:pStyle w:val="EndNoteBibliography"/>
        <w:ind w:left="720" w:hanging="720"/>
        <w:rPr>
          <w:noProof/>
        </w:rPr>
      </w:pPr>
      <w:r w:rsidRPr="006E0AEE">
        <w:rPr>
          <w:noProof/>
        </w:rPr>
        <w:t xml:space="preserve">Craik, F. I. M., &amp; Tulving, E. (1975). Depth of processing and the retention of words in episodic memory. </w:t>
      </w:r>
      <w:r w:rsidRPr="006E0AEE">
        <w:rPr>
          <w:i/>
          <w:noProof/>
        </w:rPr>
        <w:t>Journal of Experimental Psychology: General, 104</w:t>
      </w:r>
      <w:r w:rsidRPr="006E0AEE">
        <w:rPr>
          <w:noProof/>
        </w:rPr>
        <w:t xml:space="preserve">(3), 268-294. </w:t>
      </w:r>
      <w:hyperlink r:id="rId43" w:history="1">
        <w:r w:rsidRPr="006E0AEE">
          <w:rPr>
            <w:rStyle w:val="ab"/>
            <w:noProof/>
          </w:rPr>
          <w:t>https://doi.org/10.1037/0096-3445.104.3.268</w:t>
        </w:r>
      </w:hyperlink>
      <w:r w:rsidRPr="006E0AEE">
        <w:rPr>
          <w:noProof/>
        </w:rPr>
        <w:t xml:space="preserve"> </w:t>
      </w:r>
    </w:p>
    <w:p w14:paraId="265EBF34" w14:textId="77777777" w:rsidR="006E0AEE" w:rsidRPr="006E0AEE" w:rsidRDefault="006E0AEE" w:rsidP="006E0AEE">
      <w:pPr>
        <w:pStyle w:val="EndNoteBibliography"/>
        <w:rPr>
          <w:noProof/>
        </w:rPr>
      </w:pPr>
    </w:p>
    <w:p w14:paraId="4939396F" w14:textId="3C5545FF" w:rsidR="006E0AEE" w:rsidRPr="006E0AEE" w:rsidRDefault="006E0AEE" w:rsidP="006E0AEE">
      <w:pPr>
        <w:pStyle w:val="EndNoteBibliography"/>
        <w:ind w:left="720" w:hanging="720"/>
        <w:rPr>
          <w:noProof/>
        </w:rPr>
      </w:pPr>
      <w:r w:rsidRPr="006E0AEE">
        <w:rPr>
          <w:noProof/>
        </w:rPr>
        <w:lastRenderedPageBreak/>
        <w:t xml:space="preserve">Cunningham, S. J., &amp; Turk, D. J. (2017, Jun). Editorial: A review of self-processing biases in cognition. </w:t>
      </w:r>
      <w:r w:rsidRPr="006E0AEE">
        <w:rPr>
          <w:i/>
          <w:noProof/>
        </w:rPr>
        <w:t>Quarterly journal of experimental psychology, 70</w:t>
      </w:r>
      <w:r w:rsidRPr="006E0AEE">
        <w:rPr>
          <w:noProof/>
        </w:rPr>
        <w:t xml:space="preserve">(6), 987-995. </w:t>
      </w:r>
      <w:hyperlink r:id="rId44" w:history="1">
        <w:r w:rsidRPr="006E0AEE">
          <w:rPr>
            <w:rStyle w:val="ab"/>
            <w:noProof/>
          </w:rPr>
          <w:t>https://doi.org/10.1080/17470218.2016.1276609</w:t>
        </w:r>
      </w:hyperlink>
      <w:r w:rsidRPr="006E0AEE">
        <w:rPr>
          <w:noProof/>
        </w:rPr>
        <w:t xml:space="preserve"> </w:t>
      </w:r>
    </w:p>
    <w:p w14:paraId="180057C5" w14:textId="77777777" w:rsidR="006E0AEE" w:rsidRPr="006E0AEE" w:rsidRDefault="006E0AEE" w:rsidP="006E0AEE">
      <w:pPr>
        <w:pStyle w:val="EndNoteBibliography"/>
        <w:rPr>
          <w:noProof/>
        </w:rPr>
      </w:pPr>
    </w:p>
    <w:p w14:paraId="73375380" w14:textId="5540AF72" w:rsidR="006E0AEE" w:rsidRPr="006E0AEE" w:rsidRDefault="006E0AEE" w:rsidP="006E0AEE">
      <w:pPr>
        <w:pStyle w:val="EndNoteBibliography"/>
        <w:ind w:left="720" w:hanging="720"/>
        <w:rPr>
          <w:noProof/>
        </w:rPr>
      </w:pPr>
      <w:r w:rsidRPr="006E0AEE">
        <w:rPr>
          <w:noProof/>
        </w:rPr>
        <w:t xml:space="preserve">Cunningham, S. J., Turk, D. J., Macdonald, L. M., &amp; Macrae, C. N. (2008). Yours or mine? Ownership and memory. </w:t>
      </w:r>
      <w:r w:rsidRPr="006E0AEE">
        <w:rPr>
          <w:i/>
          <w:noProof/>
        </w:rPr>
        <w:t>Consciousness and cognition, 17</w:t>
      </w:r>
      <w:r w:rsidRPr="006E0AEE">
        <w:rPr>
          <w:noProof/>
        </w:rPr>
        <w:t xml:space="preserve">(1), 312-318. </w:t>
      </w:r>
      <w:hyperlink r:id="rId45" w:history="1">
        <w:r w:rsidRPr="006E0AEE">
          <w:rPr>
            <w:rStyle w:val="ab"/>
            <w:noProof/>
          </w:rPr>
          <w:t>https://doi.org/10.1016/j.concog.2007.04.003</w:t>
        </w:r>
      </w:hyperlink>
      <w:r w:rsidRPr="006E0AEE">
        <w:rPr>
          <w:noProof/>
        </w:rPr>
        <w:t xml:space="preserve"> </w:t>
      </w:r>
    </w:p>
    <w:p w14:paraId="7904A4E4" w14:textId="77777777" w:rsidR="006E0AEE" w:rsidRPr="006E0AEE" w:rsidRDefault="006E0AEE" w:rsidP="006E0AEE">
      <w:pPr>
        <w:pStyle w:val="EndNoteBibliography"/>
        <w:rPr>
          <w:noProof/>
        </w:rPr>
      </w:pPr>
    </w:p>
    <w:p w14:paraId="4A2E7D83" w14:textId="1F51FCC3" w:rsidR="006E0AEE" w:rsidRPr="006E0AEE" w:rsidRDefault="006E0AEE" w:rsidP="006E0AEE">
      <w:pPr>
        <w:pStyle w:val="EndNoteBibliography"/>
        <w:ind w:left="720" w:hanging="720"/>
        <w:rPr>
          <w:noProof/>
        </w:rPr>
      </w:pPr>
      <w:r w:rsidRPr="006E0AEE">
        <w:rPr>
          <w:noProof/>
        </w:rPr>
        <w:t xml:space="preserve">Desebrock, C., Sui, J., &amp; Spence, C. (2018). Self-reference in action: Arm-movement responses are enhanced in perceptual matching. </w:t>
      </w:r>
      <w:r w:rsidRPr="006E0AEE">
        <w:rPr>
          <w:i/>
          <w:noProof/>
        </w:rPr>
        <w:t>Acta Psychologica, 190</w:t>
      </w:r>
      <w:r w:rsidRPr="006E0AEE">
        <w:rPr>
          <w:noProof/>
        </w:rPr>
        <w:t xml:space="preserve">, 258-266. </w:t>
      </w:r>
      <w:hyperlink r:id="rId46" w:history="1">
        <w:r w:rsidRPr="006E0AEE">
          <w:rPr>
            <w:rStyle w:val="ab"/>
            <w:noProof/>
          </w:rPr>
          <w:t>https://doi.org/10.1016/j.actpsy.2018.08.009</w:t>
        </w:r>
      </w:hyperlink>
      <w:r w:rsidRPr="006E0AEE">
        <w:rPr>
          <w:noProof/>
        </w:rPr>
        <w:t xml:space="preserve"> </w:t>
      </w:r>
    </w:p>
    <w:p w14:paraId="1B2ECA8F" w14:textId="77777777" w:rsidR="006E0AEE" w:rsidRPr="006E0AEE" w:rsidRDefault="006E0AEE" w:rsidP="006E0AEE">
      <w:pPr>
        <w:pStyle w:val="EndNoteBibliography"/>
        <w:rPr>
          <w:noProof/>
        </w:rPr>
      </w:pPr>
    </w:p>
    <w:p w14:paraId="38046BEF" w14:textId="2733A39E" w:rsidR="006E0AEE" w:rsidRPr="006E0AEE" w:rsidRDefault="006E0AEE" w:rsidP="006E0AEE">
      <w:pPr>
        <w:pStyle w:val="EndNoteBibliography"/>
        <w:ind w:left="720" w:hanging="720"/>
        <w:rPr>
          <w:noProof/>
        </w:rPr>
      </w:pPr>
      <w:r w:rsidRPr="006E0AEE">
        <w:rPr>
          <w:noProof/>
        </w:rPr>
        <w:t xml:space="preserve">Enock, F., Sui, J., Hewstone, M., &amp; Humphreys, G. W. (2018). Self and team prioritisation effects in perceptual matching: Evidence for a shared representation. </w:t>
      </w:r>
      <w:r w:rsidRPr="006E0AEE">
        <w:rPr>
          <w:i/>
          <w:noProof/>
        </w:rPr>
        <w:t>Acta psychologica, 182</w:t>
      </w:r>
      <w:r w:rsidRPr="006E0AEE">
        <w:rPr>
          <w:noProof/>
        </w:rPr>
        <w:t xml:space="preserve">, 107-118. </w:t>
      </w:r>
      <w:hyperlink r:id="rId47" w:history="1">
        <w:r w:rsidRPr="006E0AEE">
          <w:rPr>
            <w:rStyle w:val="ab"/>
            <w:noProof/>
          </w:rPr>
          <w:t>https://doi.org/10.1016/j.actpsy.2017.11.011</w:t>
        </w:r>
      </w:hyperlink>
      <w:r w:rsidRPr="006E0AEE">
        <w:rPr>
          <w:noProof/>
        </w:rPr>
        <w:t xml:space="preserve"> </w:t>
      </w:r>
    </w:p>
    <w:p w14:paraId="46DAC3B3" w14:textId="77777777" w:rsidR="006E0AEE" w:rsidRPr="006E0AEE" w:rsidRDefault="006E0AEE" w:rsidP="006E0AEE">
      <w:pPr>
        <w:pStyle w:val="EndNoteBibliography"/>
        <w:rPr>
          <w:noProof/>
        </w:rPr>
      </w:pPr>
    </w:p>
    <w:p w14:paraId="7B07BE81" w14:textId="519DAAF7" w:rsidR="006E0AEE" w:rsidRPr="006E0AEE" w:rsidRDefault="006E0AEE" w:rsidP="006E0AEE">
      <w:pPr>
        <w:pStyle w:val="EndNoteBibliography"/>
        <w:ind w:left="720" w:hanging="720"/>
        <w:rPr>
          <w:noProof/>
        </w:rPr>
      </w:pPr>
      <w:r w:rsidRPr="006E0AEE">
        <w:rPr>
          <w:noProof/>
        </w:rPr>
        <w:t xml:space="preserve">Enock, F. E., Hewstone, M. R., Lockwood, P. L., &amp; Sui, J. (2020). Overlap in processing advantages for minimal ingroups and the self. </w:t>
      </w:r>
      <w:r w:rsidRPr="006E0AEE">
        <w:rPr>
          <w:i/>
          <w:noProof/>
        </w:rPr>
        <w:t>Scientific Reports, 10</w:t>
      </w:r>
      <w:r w:rsidRPr="006E0AEE">
        <w:rPr>
          <w:noProof/>
        </w:rPr>
        <w:t xml:space="preserve">(1), 18933. </w:t>
      </w:r>
      <w:hyperlink r:id="rId48" w:history="1">
        <w:r w:rsidRPr="006E0AEE">
          <w:rPr>
            <w:rStyle w:val="ab"/>
            <w:noProof/>
          </w:rPr>
          <w:t>https://doi.org/10.1038/s41598-020-76001-9</w:t>
        </w:r>
      </w:hyperlink>
      <w:r w:rsidRPr="006E0AEE">
        <w:rPr>
          <w:noProof/>
        </w:rPr>
        <w:t xml:space="preserve"> </w:t>
      </w:r>
    </w:p>
    <w:p w14:paraId="52E382A6" w14:textId="77777777" w:rsidR="006E0AEE" w:rsidRPr="006E0AEE" w:rsidRDefault="006E0AEE" w:rsidP="006E0AEE">
      <w:pPr>
        <w:pStyle w:val="EndNoteBibliography"/>
        <w:rPr>
          <w:noProof/>
        </w:rPr>
      </w:pPr>
    </w:p>
    <w:p w14:paraId="5C4BE2D4" w14:textId="00BD3CCD" w:rsidR="006E0AEE" w:rsidRPr="006E0AEE" w:rsidRDefault="006E0AEE" w:rsidP="006E0AEE">
      <w:pPr>
        <w:pStyle w:val="EndNoteBibliography"/>
        <w:ind w:left="720" w:hanging="720"/>
        <w:rPr>
          <w:noProof/>
        </w:rPr>
      </w:pPr>
      <w:r w:rsidRPr="006E0AEE">
        <w:rPr>
          <w:noProof/>
        </w:rPr>
        <w:t xml:space="preserve">Feng, C., Yan, X., Huang, W., Han, S., &amp; Ma, Y. (2018). Neural representations of the multidimensional self in the cortical midline structures. </w:t>
      </w:r>
      <w:r w:rsidRPr="006E0AEE">
        <w:rPr>
          <w:i/>
          <w:noProof/>
        </w:rPr>
        <w:t>NeuroImage, 183</w:t>
      </w:r>
      <w:r w:rsidRPr="006E0AEE">
        <w:rPr>
          <w:noProof/>
        </w:rPr>
        <w:t xml:space="preserve">, 291-299. </w:t>
      </w:r>
      <w:hyperlink r:id="rId49" w:history="1">
        <w:r w:rsidRPr="006E0AEE">
          <w:rPr>
            <w:rStyle w:val="ab"/>
            <w:noProof/>
          </w:rPr>
          <w:t>https://doi.org/10.1016/j.neuroimage.2018.08.018</w:t>
        </w:r>
      </w:hyperlink>
      <w:r w:rsidRPr="006E0AEE">
        <w:rPr>
          <w:noProof/>
        </w:rPr>
        <w:t xml:space="preserve"> </w:t>
      </w:r>
    </w:p>
    <w:p w14:paraId="36289104" w14:textId="77777777" w:rsidR="006E0AEE" w:rsidRPr="006E0AEE" w:rsidRDefault="006E0AEE" w:rsidP="006E0AEE">
      <w:pPr>
        <w:pStyle w:val="EndNoteBibliography"/>
        <w:rPr>
          <w:noProof/>
        </w:rPr>
      </w:pPr>
    </w:p>
    <w:p w14:paraId="6866CCA4" w14:textId="6F58E73F" w:rsidR="006E0AEE" w:rsidRPr="006E0AEE" w:rsidRDefault="006E0AEE" w:rsidP="006E0AEE">
      <w:pPr>
        <w:pStyle w:val="EndNoteBibliography"/>
        <w:ind w:left="720" w:hanging="720"/>
        <w:rPr>
          <w:noProof/>
        </w:rPr>
      </w:pPr>
      <w:r w:rsidRPr="006E0AEE">
        <w:rPr>
          <w:noProof/>
        </w:rPr>
        <w:t xml:space="preserve">Feng, C., Zhou, X., Zhu, X., Zhu, R., Han, S., &amp; Luo, Y.-J. (2020). Effect of intranasal oxytocin administration on self-other distinction: Modulations by psychological distance and gender. </w:t>
      </w:r>
      <w:r w:rsidRPr="006E0AEE">
        <w:rPr>
          <w:i/>
          <w:noProof/>
        </w:rPr>
        <w:t>Psychoneuroendocrinology, 120</w:t>
      </w:r>
      <w:r w:rsidRPr="006E0AEE">
        <w:rPr>
          <w:noProof/>
        </w:rPr>
        <w:t xml:space="preserve">, 104804. </w:t>
      </w:r>
      <w:hyperlink r:id="rId50" w:history="1">
        <w:r w:rsidRPr="006E0AEE">
          <w:rPr>
            <w:rStyle w:val="ab"/>
            <w:noProof/>
          </w:rPr>
          <w:t>https://doi.org/10.1016/j.psyneuen.2020.104804</w:t>
        </w:r>
      </w:hyperlink>
      <w:r w:rsidRPr="006E0AEE">
        <w:rPr>
          <w:noProof/>
        </w:rPr>
        <w:t xml:space="preserve"> </w:t>
      </w:r>
    </w:p>
    <w:p w14:paraId="186651D6" w14:textId="77777777" w:rsidR="006E0AEE" w:rsidRPr="006E0AEE" w:rsidRDefault="006E0AEE" w:rsidP="006E0AEE">
      <w:pPr>
        <w:pStyle w:val="EndNoteBibliography"/>
        <w:rPr>
          <w:noProof/>
        </w:rPr>
      </w:pPr>
    </w:p>
    <w:p w14:paraId="4F5CB92B" w14:textId="77777777" w:rsidR="006E0AEE" w:rsidRPr="006E0AEE" w:rsidRDefault="006E0AEE" w:rsidP="006E0AEE">
      <w:pPr>
        <w:pStyle w:val="EndNoteBibliography"/>
        <w:ind w:left="720" w:hanging="720"/>
        <w:rPr>
          <w:noProof/>
        </w:rPr>
      </w:pPr>
      <w:r w:rsidRPr="006E0AEE">
        <w:rPr>
          <w:noProof/>
        </w:rPr>
        <w:t xml:space="preserve">Fischer, J., &amp; Whitney, D. (2014). Serial dependence in visual perception. </w:t>
      </w:r>
      <w:r w:rsidRPr="006E0AEE">
        <w:rPr>
          <w:i/>
          <w:noProof/>
        </w:rPr>
        <w:t>Nature neuroscience, 17</w:t>
      </w:r>
      <w:r w:rsidRPr="006E0AEE">
        <w:rPr>
          <w:noProof/>
        </w:rPr>
        <w:t xml:space="preserve">(5), 738-743. </w:t>
      </w:r>
    </w:p>
    <w:p w14:paraId="17F2F412" w14:textId="77777777" w:rsidR="006E0AEE" w:rsidRPr="006E0AEE" w:rsidRDefault="006E0AEE" w:rsidP="006E0AEE">
      <w:pPr>
        <w:pStyle w:val="EndNoteBibliography"/>
        <w:rPr>
          <w:noProof/>
        </w:rPr>
      </w:pPr>
    </w:p>
    <w:p w14:paraId="71E29F49" w14:textId="66747BFE" w:rsidR="006E0AEE" w:rsidRPr="006E0AEE" w:rsidRDefault="006E0AEE" w:rsidP="006E0AEE">
      <w:pPr>
        <w:pStyle w:val="EndNoteBibliography"/>
        <w:ind w:left="720" w:hanging="720"/>
        <w:rPr>
          <w:noProof/>
        </w:rPr>
      </w:pPr>
      <w:r w:rsidRPr="006E0AEE">
        <w:rPr>
          <w:noProof/>
        </w:rPr>
        <w:t xml:space="preserve">Fisher, R. A. (1992). Statistical methods for research workers. </w:t>
      </w:r>
      <w:r w:rsidRPr="006E0AEE">
        <w:rPr>
          <w:i/>
          <w:noProof/>
        </w:rPr>
        <w:t>Springer New York</w:t>
      </w:r>
      <w:r w:rsidRPr="006E0AEE">
        <w:rPr>
          <w:noProof/>
        </w:rPr>
        <w:t xml:space="preserve">. </w:t>
      </w:r>
      <w:hyperlink r:id="rId51" w:history="1">
        <w:r w:rsidRPr="006E0AEE">
          <w:rPr>
            <w:rStyle w:val="ab"/>
            <w:noProof/>
          </w:rPr>
          <w:t>https://doi.org/10.1007/978-1-4612-4380-9_6</w:t>
        </w:r>
      </w:hyperlink>
      <w:r w:rsidRPr="006E0AEE">
        <w:rPr>
          <w:noProof/>
        </w:rPr>
        <w:t xml:space="preserve"> </w:t>
      </w:r>
    </w:p>
    <w:p w14:paraId="58E41360" w14:textId="77777777" w:rsidR="006E0AEE" w:rsidRPr="006E0AEE" w:rsidRDefault="006E0AEE" w:rsidP="006E0AEE">
      <w:pPr>
        <w:pStyle w:val="EndNoteBibliography"/>
        <w:rPr>
          <w:noProof/>
        </w:rPr>
      </w:pPr>
    </w:p>
    <w:p w14:paraId="65319329" w14:textId="77777777" w:rsidR="006E0AEE" w:rsidRPr="006E0AEE" w:rsidRDefault="006E0AEE" w:rsidP="006E0AEE">
      <w:pPr>
        <w:pStyle w:val="EndNoteBibliography"/>
        <w:ind w:left="720" w:hanging="720"/>
        <w:rPr>
          <w:noProof/>
        </w:rPr>
      </w:pPr>
      <w:r w:rsidRPr="006E0AEE">
        <w:rPr>
          <w:noProof/>
        </w:rPr>
        <w:t xml:space="preserve">Friehs, M. A., Dechant, M., Vedress, S., Frings, C., &amp; Mandryk, R. L. (2020). Effective gamification of the stop-signal task: two controlled laboratory experiments. </w:t>
      </w:r>
      <w:r w:rsidRPr="006E0AEE">
        <w:rPr>
          <w:i/>
          <w:noProof/>
        </w:rPr>
        <w:t>JMIR Serious Games, 8</w:t>
      </w:r>
      <w:r w:rsidRPr="006E0AEE">
        <w:rPr>
          <w:noProof/>
        </w:rPr>
        <w:t xml:space="preserve">(3), e17810. </w:t>
      </w:r>
    </w:p>
    <w:p w14:paraId="01867D50" w14:textId="77777777" w:rsidR="006E0AEE" w:rsidRPr="006E0AEE" w:rsidRDefault="006E0AEE" w:rsidP="006E0AEE">
      <w:pPr>
        <w:pStyle w:val="EndNoteBibliography"/>
        <w:rPr>
          <w:noProof/>
        </w:rPr>
      </w:pPr>
    </w:p>
    <w:p w14:paraId="7F345D43" w14:textId="73006A71" w:rsidR="006E0AEE" w:rsidRPr="006E0AEE" w:rsidRDefault="006E0AEE" w:rsidP="006E0AEE">
      <w:pPr>
        <w:pStyle w:val="EndNoteBibliography"/>
        <w:ind w:left="720" w:hanging="720"/>
        <w:rPr>
          <w:noProof/>
        </w:rPr>
      </w:pPr>
      <w:r w:rsidRPr="006E0AEE">
        <w:rPr>
          <w:noProof/>
        </w:rPr>
        <w:t>Gillespie</w:t>
      </w:r>
      <w:r w:rsidRPr="006E0AEE">
        <w:rPr>
          <w:rFonts w:hint="eastAsia"/>
          <w:noProof/>
        </w:rPr>
        <w:t>‐</w:t>
      </w:r>
      <w:r w:rsidRPr="006E0AEE">
        <w:rPr>
          <w:noProof/>
        </w:rPr>
        <w:t>Smith, K., Ballantyne, C., Branigan, H. P., Turk, D. J., &amp; Cunningham, S. J. (2018). The I in autism: Severity and social functioning in autism are related to self</w:t>
      </w:r>
      <w:r w:rsidRPr="006E0AEE">
        <w:rPr>
          <w:rFonts w:hint="eastAsia"/>
          <w:noProof/>
        </w:rPr>
        <w:t>‐</w:t>
      </w:r>
      <w:r w:rsidRPr="006E0AEE">
        <w:rPr>
          <w:noProof/>
        </w:rPr>
        <w:t xml:space="preserve">processing. </w:t>
      </w:r>
      <w:r w:rsidRPr="006E0AEE">
        <w:rPr>
          <w:i/>
          <w:noProof/>
        </w:rPr>
        <w:t>British journal of developmental psychology, 36</w:t>
      </w:r>
      <w:r w:rsidRPr="006E0AEE">
        <w:rPr>
          <w:noProof/>
        </w:rPr>
        <w:t xml:space="preserve">(1), 127-141. </w:t>
      </w:r>
      <w:hyperlink r:id="rId52" w:history="1">
        <w:r w:rsidRPr="006E0AEE">
          <w:rPr>
            <w:rStyle w:val="ab"/>
            <w:noProof/>
          </w:rPr>
          <w:t>https://doi.org/10.1111/bjdp.12219</w:t>
        </w:r>
      </w:hyperlink>
      <w:r w:rsidRPr="006E0AEE">
        <w:rPr>
          <w:noProof/>
        </w:rPr>
        <w:t xml:space="preserve"> </w:t>
      </w:r>
    </w:p>
    <w:p w14:paraId="4BE7549E" w14:textId="77777777" w:rsidR="006E0AEE" w:rsidRPr="006E0AEE" w:rsidRDefault="006E0AEE" w:rsidP="006E0AEE">
      <w:pPr>
        <w:pStyle w:val="EndNoteBibliography"/>
        <w:rPr>
          <w:noProof/>
        </w:rPr>
      </w:pPr>
    </w:p>
    <w:p w14:paraId="08A14011" w14:textId="4E9923AE" w:rsidR="006E0AEE" w:rsidRPr="006E0AEE" w:rsidRDefault="006E0AEE" w:rsidP="006E0AEE">
      <w:pPr>
        <w:pStyle w:val="EndNoteBibliography"/>
        <w:ind w:left="720" w:hanging="720"/>
        <w:rPr>
          <w:noProof/>
        </w:rPr>
      </w:pPr>
      <w:r w:rsidRPr="006E0AEE">
        <w:rPr>
          <w:noProof/>
        </w:rPr>
        <w:lastRenderedPageBreak/>
        <w:t xml:space="preserve">Golubickis, M., Falbén, J. K., Ho, N. S., Sui, J., Cunningham, W. A., &amp; Macrae, C. N. (2020). Parts of me: Identity-relevance moderates self-prioritization. </w:t>
      </w:r>
      <w:r w:rsidRPr="006E0AEE">
        <w:rPr>
          <w:i/>
          <w:noProof/>
        </w:rPr>
        <w:t>Consciousness and cognition, 77</w:t>
      </w:r>
      <w:r w:rsidRPr="006E0AEE">
        <w:rPr>
          <w:noProof/>
        </w:rPr>
        <w:t xml:space="preserve">, 102848. </w:t>
      </w:r>
      <w:hyperlink r:id="rId53" w:history="1">
        <w:r w:rsidRPr="006E0AEE">
          <w:rPr>
            <w:rStyle w:val="ab"/>
            <w:noProof/>
          </w:rPr>
          <w:t>https://doi.org/10.1016/j.concog.2019.102848</w:t>
        </w:r>
      </w:hyperlink>
      <w:r w:rsidRPr="006E0AEE">
        <w:rPr>
          <w:noProof/>
        </w:rPr>
        <w:t xml:space="preserve"> </w:t>
      </w:r>
    </w:p>
    <w:p w14:paraId="45218422" w14:textId="77777777" w:rsidR="006E0AEE" w:rsidRPr="006E0AEE" w:rsidRDefault="006E0AEE" w:rsidP="006E0AEE">
      <w:pPr>
        <w:pStyle w:val="EndNoteBibliography"/>
        <w:rPr>
          <w:noProof/>
        </w:rPr>
      </w:pPr>
    </w:p>
    <w:p w14:paraId="705281F1" w14:textId="74244D4D" w:rsidR="006E0AEE" w:rsidRPr="006E0AEE" w:rsidRDefault="006E0AEE" w:rsidP="006E0AEE">
      <w:pPr>
        <w:pStyle w:val="EndNoteBibliography"/>
        <w:ind w:left="720" w:hanging="720"/>
        <w:rPr>
          <w:noProof/>
        </w:rPr>
      </w:pPr>
      <w:r w:rsidRPr="006E0AEE">
        <w:rPr>
          <w:noProof/>
        </w:rPr>
        <w:t xml:space="preserve">Golubickis, M., Falben, J. K., Sahraie, A., Visokomogilski, A., Cunningham, W. A., Sui, J., &amp; Macrae, C. N. (2017). Self-prioritization and perceptual matching: The effects of temporal construal. </w:t>
      </w:r>
      <w:r w:rsidRPr="006E0AEE">
        <w:rPr>
          <w:i/>
          <w:noProof/>
        </w:rPr>
        <w:t>Mem Cognit, 45</w:t>
      </w:r>
      <w:r w:rsidRPr="006E0AEE">
        <w:rPr>
          <w:noProof/>
        </w:rPr>
        <w:t xml:space="preserve">(7), 1223-1239. </w:t>
      </w:r>
      <w:hyperlink r:id="rId54" w:history="1">
        <w:r w:rsidRPr="006E0AEE">
          <w:rPr>
            <w:rStyle w:val="ab"/>
            <w:noProof/>
          </w:rPr>
          <w:t>https://doi.org/10.3758/s13421-017-0722-3</w:t>
        </w:r>
      </w:hyperlink>
      <w:r w:rsidRPr="006E0AEE">
        <w:rPr>
          <w:noProof/>
        </w:rPr>
        <w:t xml:space="preserve"> </w:t>
      </w:r>
    </w:p>
    <w:p w14:paraId="20422534" w14:textId="77777777" w:rsidR="006E0AEE" w:rsidRPr="006E0AEE" w:rsidRDefault="006E0AEE" w:rsidP="006E0AEE">
      <w:pPr>
        <w:pStyle w:val="EndNoteBibliography"/>
        <w:rPr>
          <w:noProof/>
        </w:rPr>
      </w:pPr>
    </w:p>
    <w:p w14:paraId="34E2214C" w14:textId="752F8ABD" w:rsidR="006E0AEE" w:rsidRPr="006E0AEE" w:rsidRDefault="006E0AEE" w:rsidP="006E0AEE">
      <w:pPr>
        <w:pStyle w:val="EndNoteBibliography"/>
        <w:ind w:left="720" w:hanging="720"/>
        <w:rPr>
          <w:noProof/>
        </w:rPr>
      </w:pPr>
      <w:r w:rsidRPr="006E0AEE">
        <w:rPr>
          <w:noProof/>
        </w:rPr>
        <w:t xml:space="preserve">Golubickis, M., &amp; Macrae, C. N. (2021). Judging me and you: Task design modulates self-prioritization. </w:t>
      </w:r>
      <w:r w:rsidRPr="006E0AEE">
        <w:rPr>
          <w:i/>
          <w:noProof/>
        </w:rPr>
        <w:t>Acta psychologica, 218</w:t>
      </w:r>
      <w:r w:rsidRPr="006E0AEE">
        <w:rPr>
          <w:noProof/>
        </w:rPr>
        <w:t xml:space="preserve">, 103350. </w:t>
      </w:r>
      <w:hyperlink r:id="rId55" w:history="1">
        <w:r w:rsidRPr="006E0AEE">
          <w:rPr>
            <w:rStyle w:val="ab"/>
            <w:noProof/>
          </w:rPr>
          <w:t>https://doi.org/10.1016/j.actpsy.2021.103350</w:t>
        </w:r>
      </w:hyperlink>
      <w:r w:rsidRPr="006E0AEE">
        <w:rPr>
          <w:noProof/>
        </w:rPr>
        <w:t xml:space="preserve"> </w:t>
      </w:r>
    </w:p>
    <w:p w14:paraId="222B27BA" w14:textId="77777777" w:rsidR="006E0AEE" w:rsidRPr="006E0AEE" w:rsidRDefault="006E0AEE" w:rsidP="006E0AEE">
      <w:pPr>
        <w:pStyle w:val="EndNoteBibliography"/>
        <w:rPr>
          <w:noProof/>
        </w:rPr>
      </w:pPr>
    </w:p>
    <w:p w14:paraId="7B1673F7" w14:textId="77777777" w:rsidR="006E0AEE" w:rsidRPr="006E0AEE" w:rsidRDefault="006E0AEE" w:rsidP="006E0AEE">
      <w:pPr>
        <w:pStyle w:val="EndNoteBibliography"/>
        <w:ind w:left="720" w:hanging="720"/>
        <w:rPr>
          <w:noProof/>
        </w:rPr>
      </w:pPr>
      <w:r w:rsidRPr="006E0AEE">
        <w:rPr>
          <w:noProof/>
        </w:rPr>
        <w:t xml:space="preserve">Green, S. B., Yang, Y., Alt, M., Brinkley, S., Gray, S., Hogan, T., &amp; Cowan, N. (2016). Use of internal consistency coefficients for estimating reliability of experimental task scores. </w:t>
      </w:r>
      <w:r w:rsidRPr="006E0AEE">
        <w:rPr>
          <w:i/>
          <w:noProof/>
        </w:rPr>
        <w:t>Psychonomic Bulletin &amp; Review, 23</w:t>
      </w:r>
      <w:r w:rsidRPr="006E0AEE">
        <w:rPr>
          <w:noProof/>
        </w:rPr>
        <w:t xml:space="preserve">, 750-763. </w:t>
      </w:r>
    </w:p>
    <w:p w14:paraId="6D6923BD" w14:textId="77777777" w:rsidR="006E0AEE" w:rsidRPr="006E0AEE" w:rsidRDefault="006E0AEE" w:rsidP="006E0AEE">
      <w:pPr>
        <w:pStyle w:val="EndNoteBibliography"/>
        <w:rPr>
          <w:noProof/>
        </w:rPr>
      </w:pPr>
    </w:p>
    <w:p w14:paraId="3C72EF9F" w14:textId="77777777" w:rsidR="006E0AEE" w:rsidRPr="006E0AEE" w:rsidRDefault="006E0AEE" w:rsidP="006E0AEE">
      <w:pPr>
        <w:pStyle w:val="EndNoteBibliography"/>
        <w:ind w:left="720" w:hanging="720"/>
        <w:rPr>
          <w:noProof/>
        </w:rPr>
      </w:pPr>
      <w:r w:rsidRPr="006E0AEE">
        <w:rPr>
          <w:noProof/>
        </w:rPr>
        <w:t xml:space="preserve">Groulx, J. T., Harding, B., &amp; Cousineau, D. (2020). The EZ Diffusion Model: An overview with derivation, software, and an application to the Same-Different task. </w:t>
      </w:r>
      <w:r w:rsidRPr="006E0AEE">
        <w:rPr>
          <w:i/>
          <w:noProof/>
        </w:rPr>
        <w:t>The Quantitative Methods for Psychology, 16</w:t>
      </w:r>
      <w:r w:rsidRPr="006E0AEE">
        <w:rPr>
          <w:noProof/>
        </w:rPr>
        <w:t xml:space="preserve">(2), 154-174. </w:t>
      </w:r>
    </w:p>
    <w:p w14:paraId="073D8F01" w14:textId="77777777" w:rsidR="006E0AEE" w:rsidRPr="006E0AEE" w:rsidRDefault="006E0AEE" w:rsidP="006E0AEE">
      <w:pPr>
        <w:pStyle w:val="EndNoteBibliography"/>
        <w:rPr>
          <w:noProof/>
        </w:rPr>
      </w:pPr>
    </w:p>
    <w:p w14:paraId="023D0C5A" w14:textId="77777777" w:rsidR="006E0AEE" w:rsidRPr="006E0AEE" w:rsidRDefault="006E0AEE" w:rsidP="006E0AEE">
      <w:pPr>
        <w:pStyle w:val="EndNoteBibliography"/>
        <w:ind w:left="720" w:hanging="720"/>
        <w:rPr>
          <w:noProof/>
        </w:rPr>
      </w:pPr>
      <w:r w:rsidRPr="006E0AEE">
        <w:rPr>
          <w:noProof/>
        </w:rPr>
        <w:t xml:space="preserve">Hedge, C., Powell, G., &amp; Sumner, P. (2018). The reliability paradox: Why robust cognitive tasks do not produce reliable individual differences. </w:t>
      </w:r>
      <w:r w:rsidRPr="006E0AEE">
        <w:rPr>
          <w:i/>
          <w:noProof/>
        </w:rPr>
        <w:t>Behavior Research Methods, 50</w:t>
      </w:r>
      <w:r w:rsidRPr="006E0AEE">
        <w:rPr>
          <w:noProof/>
        </w:rPr>
        <w:t xml:space="preserve">, 1166-1186. </w:t>
      </w:r>
    </w:p>
    <w:p w14:paraId="1BB585DD" w14:textId="77777777" w:rsidR="006E0AEE" w:rsidRPr="006E0AEE" w:rsidRDefault="006E0AEE" w:rsidP="006E0AEE">
      <w:pPr>
        <w:pStyle w:val="EndNoteBibliography"/>
        <w:rPr>
          <w:noProof/>
        </w:rPr>
      </w:pPr>
    </w:p>
    <w:p w14:paraId="60EAF42C" w14:textId="12CB7068" w:rsidR="006E0AEE" w:rsidRPr="006E0AEE" w:rsidRDefault="006E0AEE" w:rsidP="006E0AEE">
      <w:pPr>
        <w:pStyle w:val="EndNoteBibliography"/>
        <w:ind w:left="720" w:hanging="720"/>
        <w:rPr>
          <w:noProof/>
        </w:rPr>
      </w:pPr>
      <w:r w:rsidRPr="006E0AEE">
        <w:rPr>
          <w:noProof/>
        </w:rPr>
        <w:t xml:space="preserve">Hu, C.-P., Lan, Y., Macrae, C. N., &amp; Sui, J. (2020). Good Me Bad Me: Prioritization of the Good-Self During Perceptual Decision-Making. </w:t>
      </w:r>
      <w:r w:rsidRPr="006E0AEE">
        <w:rPr>
          <w:i/>
          <w:noProof/>
        </w:rPr>
        <w:t>Collabra. Psychology, 6</w:t>
      </w:r>
      <w:r w:rsidRPr="006E0AEE">
        <w:rPr>
          <w:noProof/>
        </w:rPr>
        <w:t xml:space="preserve">(1), 20. </w:t>
      </w:r>
      <w:hyperlink r:id="rId56" w:history="1">
        <w:r w:rsidRPr="006E0AEE">
          <w:rPr>
            <w:rStyle w:val="ab"/>
            <w:noProof/>
          </w:rPr>
          <w:t>https://doi.org/10.1525/collabra.301</w:t>
        </w:r>
      </w:hyperlink>
      <w:r w:rsidRPr="006E0AEE">
        <w:rPr>
          <w:noProof/>
        </w:rPr>
        <w:t xml:space="preserve"> </w:t>
      </w:r>
    </w:p>
    <w:p w14:paraId="70CAD85D" w14:textId="77777777" w:rsidR="006E0AEE" w:rsidRPr="006E0AEE" w:rsidRDefault="006E0AEE" w:rsidP="006E0AEE">
      <w:pPr>
        <w:pStyle w:val="EndNoteBibliography"/>
        <w:rPr>
          <w:noProof/>
        </w:rPr>
      </w:pPr>
    </w:p>
    <w:p w14:paraId="15DC22EC" w14:textId="7E3480F8" w:rsidR="006E0AEE" w:rsidRPr="006E0AEE" w:rsidRDefault="006E0AEE" w:rsidP="006E0AEE">
      <w:pPr>
        <w:pStyle w:val="EndNoteBibliography"/>
        <w:ind w:left="720" w:hanging="720"/>
        <w:rPr>
          <w:noProof/>
        </w:rPr>
      </w:pPr>
      <w:r w:rsidRPr="006E0AEE">
        <w:rPr>
          <w:noProof/>
        </w:rPr>
        <w:t xml:space="preserve">Hu, C.-P., Peng, K., &amp; Sui, J. (2023, 2023-05-06). Data for Training Effect of Self Prioritization[DS/OL]. V1. </w:t>
      </w:r>
      <w:r w:rsidRPr="006E0AEE">
        <w:rPr>
          <w:i/>
          <w:noProof/>
        </w:rPr>
        <w:t>Science Data Bank</w:t>
      </w:r>
      <w:r w:rsidRPr="006E0AEE">
        <w:rPr>
          <w:noProof/>
        </w:rPr>
        <w:t xml:space="preserve">. </w:t>
      </w:r>
      <w:hyperlink r:id="rId57" w:history="1">
        <w:r w:rsidRPr="006E0AEE">
          <w:rPr>
            <w:rStyle w:val="ab"/>
            <w:noProof/>
          </w:rPr>
          <w:t>https://doi.org/10.57760/sciencedb.08117</w:t>
        </w:r>
      </w:hyperlink>
      <w:r w:rsidRPr="006E0AEE">
        <w:rPr>
          <w:noProof/>
        </w:rPr>
        <w:t xml:space="preserve">. </w:t>
      </w:r>
    </w:p>
    <w:p w14:paraId="29A31812" w14:textId="77777777" w:rsidR="006E0AEE" w:rsidRPr="006E0AEE" w:rsidRDefault="006E0AEE" w:rsidP="006E0AEE">
      <w:pPr>
        <w:pStyle w:val="EndNoteBibliography"/>
        <w:rPr>
          <w:noProof/>
        </w:rPr>
      </w:pPr>
    </w:p>
    <w:p w14:paraId="3B194AEB" w14:textId="7CC1EF44" w:rsidR="006E0AEE" w:rsidRPr="006E0AEE" w:rsidRDefault="006E0AEE" w:rsidP="006E0AEE">
      <w:pPr>
        <w:pStyle w:val="EndNoteBibliography"/>
        <w:ind w:left="720" w:hanging="720"/>
        <w:rPr>
          <w:noProof/>
        </w:rPr>
      </w:pPr>
      <w:r w:rsidRPr="006E0AEE">
        <w:rPr>
          <w:noProof/>
        </w:rPr>
        <w:t xml:space="preserve">Hughes, S. M., &amp; Harrison, M. A. (2013). I like my voice better: Self-enhancement bias in perceptions of voice attractiveness. </w:t>
      </w:r>
      <w:r w:rsidRPr="006E0AEE">
        <w:rPr>
          <w:i/>
          <w:noProof/>
        </w:rPr>
        <w:t>Perception, 42</w:t>
      </w:r>
      <w:r w:rsidRPr="006E0AEE">
        <w:rPr>
          <w:noProof/>
        </w:rPr>
        <w:t xml:space="preserve">(9), 941-949. </w:t>
      </w:r>
      <w:hyperlink r:id="rId58" w:history="1">
        <w:r w:rsidRPr="006E0AEE">
          <w:rPr>
            <w:rStyle w:val="ab"/>
            <w:noProof/>
          </w:rPr>
          <w:t>https://doi.org/10.1068/p7526</w:t>
        </w:r>
      </w:hyperlink>
      <w:r w:rsidRPr="006E0AEE">
        <w:rPr>
          <w:noProof/>
        </w:rPr>
        <w:t xml:space="preserve"> </w:t>
      </w:r>
    </w:p>
    <w:p w14:paraId="659CBB27" w14:textId="77777777" w:rsidR="006E0AEE" w:rsidRPr="006E0AEE" w:rsidRDefault="006E0AEE" w:rsidP="006E0AEE">
      <w:pPr>
        <w:pStyle w:val="EndNoteBibliography"/>
        <w:rPr>
          <w:noProof/>
        </w:rPr>
      </w:pPr>
    </w:p>
    <w:p w14:paraId="6339ECC9" w14:textId="77777777" w:rsidR="006E0AEE" w:rsidRPr="006E0AEE" w:rsidRDefault="006E0AEE" w:rsidP="006E0AEE">
      <w:pPr>
        <w:pStyle w:val="EndNoteBibliography"/>
        <w:ind w:left="720" w:hanging="720"/>
        <w:rPr>
          <w:noProof/>
        </w:rPr>
      </w:pPr>
      <w:r w:rsidRPr="006E0AEE">
        <w:rPr>
          <w:noProof/>
        </w:rPr>
        <w:t xml:space="preserve">Huitema, B. E. (1986). Autocorrelation in behavioral research: Wherefore art thou? In </w:t>
      </w:r>
      <w:r w:rsidRPr="006E0AEE">
        <w:rPr>
          <w:i/>
          <w:noProof/>
        </w:rPr>
        <w:t>Research methods in applied behavior analysis: Issues and advances</w:t>
      </w:r>
      <w:r w:rsidRPr="006E0AEE">
        <w:rPr>
          <w:noProof/>
        </w:rPr>
        <w:t xml:space="preserve"> (pp. 187-208). Springer. </w:t>
      </w:r>
    </w:p>
    <w:p w14:paraId="1EA89B8C" w14:textId="77777777" w:rsidR="006E0AEE" w:rsidRPr="006E0AEE" w:rsidRDefault="006E0AEE" w:rsidP="006E0AEE">
      <w:pPr>
        <w:pStyle w:val="EndNoteBibliography"/>
        <w:rPr>
          <w:noProof/>
        </w:rPr>
      </w:pPr>
    </w:p>
    <w:p w14:paraId="151F0E1D" w14:textId="2C948AF5" w:rsidR="006E0AEE" w:rsidRPr="006E0AEE" w:rsidRDefault="006E0AEE" w:rsidP="006E0AEE">
      <w:pPr>
        <w:pStyle w:val="EndNoteBibliography"/>
        <w:ind w:left="720" w:hanging="720"/>
        <w:rPr>
          <w:noProof/>
        </w:rPr>
      </w:pPr>
      <w:r w:rsidRPr="006E0AEE">
        <w:rPr>
          <w:noProof/>
        </w:rPr>
        <w:t xml:space="preserve">Humphreys, G. W., &amp; Sui, J. (2015). The salient self: Social saliency effects based on self-bias. </w:t>
      </w:r>
      <w:r w:rsidRPr="006E0AEE">
        <w:rPr>
          <w:i/>
          <w:noProof/>
        </w:rPr>
        <w:t>Journal of cognitive psychology, 27</w:t>
      </w:r>
      <w:r w:rsidRPr="006E0AEE">
        <w:rPr>
          <w:noProof/>
        </w:rPr>
        <w:t xml:space="preserve">(2), 129-140. </w:t>
      </w:r>
      <w:hyperlink r:id="rId59" w:history="1">
        <w:r w:rsidRPr="006E0AEE">
          <w:rPr>
            <w:rStyle w:val="ab"/>
            <w:noProof/>
          </w:rPr>
          <w:t>https://doi.org/10.1080/20445911.2014.996156</w:t>
        </w:r>
      </w:hyperlink>
      <w:r w:rsidRPr="006E0AEE">
        <w:rPr>
          <w:noProof/>
        </w:rPr>
        <w:t xml:space="preserve"> </w:t>
      </w:r>
    </w:p>
    <w:p w14:paraId="6B76ED81" w14:textId="77777777" w:rsidR="006E0AEE" w:rsidRPr="006E0AEE" w:rsidRDefault="006E0AEE" w:rsidP="006E0AEE">
      <w:pPr>
        <w:pStyle w:val="EndNoteBibliography"/>
        <w:rPr>
          <w:noProof/>
        </w:rPr>
      </w:pPr>
    </w:p>
    <w:p w14:paraId="4B5F3FF4" w14:textId="4BBE9CE8" w:rsidR="006E0AEE" w:rsidRPr="006E0AEE" w:rsidRDefault="006E0AEE" w:rsidP="006E0AEE">
      <w:pPr>
        <w:pStyle w:val="EndNoteBibliography"/>
        <w:ind w:left="720" w:hanging="720"/>
        <w:rPr>
          <w:noProof/>
        </w:rPr>
      </w:pPr>
      <w:r w:rsidRPr="006E0AEE">
        <w:rPr>
          <w:noProof/>
        </w:rPr>
        <w:lastRenderedPageBreak/>
        <w:t xml:space="preserve">Jiang, M., Wong, S. K. M., Chung, H. K. S., Sun, Y., Hsiao, J. H., Sui, J., &amp; Humphreys, G. W. (2019). Cultural Orientation of Self-Bias in Perceptual Matching. </w:t>
      </w:r>
      <w:r w:rsidRPr="006E0AEE">
        <w:rPr>
          <w:i/>
          <w:noProof/>
        </w:rPr>
        <w:t>Front Psychol, 10</w:t>
      </w:r>
      <w:r w:rsidRPr="006E0AEE">
        <w:rPr>
          <w:noProof/>
        </w:rPr>
        <w:t xml:space="preserve">, 1469. </w:t>
      </w:r>
      <w:hyperlink r:id="rId60" w:history="1">
        <w:r w:rsidRPr="006E0AEE">
          <w:rPr>
            <w:rStyle w:val="ab"/>
            <w:noProof/>
          </w:rPr>
          <w:t>https://doi.org/10.3389/fpsyg.2019.01469</w:t>
        </w:r>
      </w:hyperlink>
      <w:r w:rsidRPr="006E0AEE">
        <w:rPr>
          <w:noProof/>
        </w:rPr>
        <w:t xml:space="preserve"> </w:t>
      </w:r>
    </w:p>
    <w:p w14:paraId="50BB8922" w14:textId="77777777" w:rsidR="006E0AEE" w:rsidRPr="006E0AEE" w:rsidRDefault="006E0AEE" w:rsidP="006E0AEE">
      <w:pPr>
        <w:pStyle w:val="EndNoteBibliography"/>
        <w:rPr>
          <w:noProof/>
        </w:rPr>
      </w:pPr>
    </w:p>
    <w:p w14:paraId="2D2E6A1A" w14:textId="77777777" w:rsidR="006E0AEE" w:rsidRPr="006E0AEE" w:rsidRDefault="006E0AEE" w:rsidP="006E0AEE">
      <w:pPr>
        <w:pStyle w:val="EndNoteBibliography"/>
        <w:ind w:left="720" w:hanging="720"/>
        <w:rPr>
          <w:noProof/>
        </w:rPr>
      </w:pPr>
      <w:r w:rsidRPr="006E0AEE">
        <w:rPr>
          <w:noProof/>
        </w:rPr>
        <w:t xml:space="preserve">John-Saaltink, E. S., Kok, P., Lau, H. C., &amp; De Lange, F. P. (2016). Serial dependence in perceptual decisions is reflected in activity patterns in primary visual cortex. </w:t>
      </w:r>
      <w:r w:rsidRPr="006E0AEE">
        <w:rPr>
          <w:i/>
          <w:noProof/>
        </w:rPr>
        <w:t>Journal of Neuroscience, 36</w:t>
      </w:r>
      <w:r w:rsidRPr="006E0AEE">
        <w:rPr>
          <w:noProof/>
        </w:rPr>
        <w:t xml:space="preserve">(23), 6186-6192. </w:t>
      </w:r>
    </w:p>
    <w:p w14:paraId="3B6EF66A" w14:textId="77777777" w:rsidR="006E0AEE" w:rsidRPr="006E0AEE" w:rsidRDefault="006E0AEE" w:rsidP="006E0AEE">
      <w:pPr>
        <w:pStyle w:val="EndNoteBibliography"/>
        <w:rPr>
          <w:noProof/>
        </w:rPr>
      </w:pPr>
    </w:p>
    <w:p w14:paraId="575DC372" w14:textId="3F2245D1" w:rsidR="006E0AEE" w:rsidRPr="006E0AEE" w:rsidRDefault="006E0AEE" w:rsidP="006E0AEE">
      <w:pPr>
        <w:pStyle w:val="EndNoteBibliography"/>
        <w:ind w:left="720" w:hanging="720"/>
        <w:rPr>
          <w:noProof/>
        </w:rPr>
      </w:pPr>
      <w:r w:rsidRPr="006E0AEE">
        <w:rPr>
          <w:noProof/>
        </w:rPr>
        <w:t xml:space="preserve">Kahveci, S., Bathke, A., &amp; Blechert, J. (2022). Reliability of reaction time tasks: how should it be computed? </w:t>
      </w:r>
      <w:hyperlink r:id="rId61" w:history="1">
        <w:r w:rsidRPr="006E0AEE">
          <w:rPr>
            <w:rStyle w:val="ab"/>
            <w:noProof/>
          </w:rPr>
          <w:t>https://doi.org/10.31234/osf.io/ta59r</w:t>
        </w:r>
      </w:hyperlink>
      <w:r w:rsidRPr="006E0AEE">
        <w:rPr>
          <w:noProof/>
        </w:rPr>
        <w:t xml:space="preserve"> </w:t>
      </w:r>
    </w:p>
    <w:p w14:paraId="340B688A" w14:textId="77777777" w:rsidR="006E0AEE" w:rsidRPr="006E0AEE" w:rsidRDefault="006E0AEE" w:rsidP="006E0AEE">
      <w:pPr>
        <w:pStyle w:val="EndNoteBibliography"/>
        <w:rPr>
          <w:noProof/>
        </w:rPr>
      </w:pPr>
    </w:p>
    <w:p w14:paraId="76001FA9" w14:textId="53E86181" w:rsidR="006E0AEE" w:rsidRPr="006E0AEE" w:rsidRDefault="006E0AEE" w:rsidP="006E0AEE">
      <w:pPr>
        <w:pStyle w:val="EndNoteBibliography"/>
        <w:ind w:left="720" w:hanging="720"/>
        <w:rPr>
          <w:noProof/>
        </w:rPr>
      </w:pPr>
      <w:r w:rsidRPr="006E0AEE">
        <w:rPr>
          <w:noProof/>
        </w:rPr>
        <w:t xml:space="preserve">Keenan, J. P., Wheeler, M. A., Gallup, G. G., &amp; Pascual-Leone, A. (2000). Self-recognition and the right prefrontal cortex. </w:t>
      </w:r>
      <w:r w:rsidRPr="006E0AEE">
        <w:rPr>
          <w:i/>
          <w:noProof/>
        </w:rPr>
        <w:t>Trends in cognitive sciences, 4</w:t>
      </w:r>
      <w:r w:rsidRPr="006E0AEE">
        <w:rPr>
          <w:noProof/>
        </w:rPr>
        <w:t xml:space="preserve">(9), 338-344. </w:t>
      </w:r>
      <w:hyperlink r:id="rId62" w:history="1">
        <w:r w:rsidRPr="006E0AEE">
          <w:rPr>
            <w:rStyle w:val="ab"/>
            <w:noProof/>
          </w:rPr>
          <w:t>https://doi.org/10.1016/S1364-6613</w:t>
        </w:r>
      </w:hyperlink>
      <w:r w:rsidRPr="006E0AEE">
        <w:rPr>
          <w:noProof/>
        </w:rPr>
        <w:t xml:space="preserve"> (00)01521-7 </w:t>
      </w:r>
    </w:p>
    <w:p w14:paraId="02B9E73C" w14:textId="77777777" w:rsidR="006E0AEE" w:rsidRPr="006E0AEE" w:rsidRDefault="006E0AEE" w:rsidP="006E0AEE">
      <w:pPr>
        <w:pStyle w:val="EndNoteBibliography"/>
        <w:rPr>
          <w:noProof/>
        </w:rPr>
      </w:pPr>
    </w:p>
    <w:p w14:paraId="42C40E26" w14:textId="26E504A6" w:rsidR="006E0AEE" w:rsidRPr="006E0AEE" w:rsidRDefault="006E0AEE" w:rsidP="006E0AEE">
      <w:pPr>
        <w:pStyle w:val="EndNoteBibliography"/>
        <w:ind w:left="720" w:hanging="720"/>
        <w:rPr>
          <w:noProof/>
        </w:rPr>
      </w:pPr>
      <w:r w:rsidRPr="006E0AEE">
        <w:rPr>
          <w:noProof/>
        </w:rPr>
        <w:t xml:space="preserve">Kircher, T. T., Senior, C., Phillips, M. L., Benson, P. J., Bullmore, E. T., Brammer, M., ..., &amp; David, A. S. (2000). Towards a functional neuroanatomy of self processing: effects of faces and words. </w:t>
      </w:r>
      <w:r w:rsidRPr="006E0AEE">
        <w:rPr>
          <w:i/>
          <w:noProof/>
        </w:rPr>
        <w:t>Cognitive Brain Research, 10</w:t>
      </w:r>
      <w:r w:rsidRPr="006E0AEE">
        <w:rPr>
          <w:noProof/>
        </w:rPr>
        <w:t xml:space="preserve">(1-2), 133-144. </w:t>
      </w:r>
      <w:hyperlink r:id="rId63" w:history="1">
        <w:r w:rsidRPr="006E0AEE">
          <w:rPr>
            <w:rStyle w:val="ab"/>
            <w:noProof/>
          </w:rPr>
          <w:t>https://doi.org/10.1016/S0926-6410(00)00036-7</w:t>
        </w:r>
      </w:hyperlink>
      <w:r w:rsidRPr="006E0AEE">
        <w:rPr>
          <w:noProof/>
        </w:rPr>
        <w:t xml:space="preserve"> </w:t>
      </w:r>
    </w:p>
    <w:p w14:paraId="4FC2F1DA" w14:textId="77777777" w:rsidR="006E0AEE" w:rsidRPr="006E0AEE" w:rsidRDefault="006E0AEE" w:rsidP="006E0AEE">
      <w:pPr>
        <w:pStyle w:val="EndNoteBibliography"/>
        <w:rPr>
          <w:noProof/>
        </w:rPr>
      </w:pPr>
    </w:p>
    <w:p w14:paraId="43B04E92" w14:textId="13DD62BC" w:rsidR="006E0AEE" w:rsidRPr="006E0AEE" w:rsidRDefault="006E0AEE" w:rsidP="006E0AEE">
      <w:pPr>
        <w:pStyle w:val="EndNoteBibliography"/>
        <w:ind w:left="720" w:hanging="720"/>
        <w:rPr>
          <w:noProof/>
        </w:rPr>
      </w:pPr>
      <w:r w:rsidRPr="006E0AEE">
        <w:rPr>
          <w:noProof/>
        </w:rPr>
        <w:t>Kolvoort, I. R., Wainio</w:t>
      </w:r>
      <w:r w:rsidRPr="006E0AEE">
        <w:rPr>
          <w:rFonts w:hint="eastAsia"/>
          <w:noProof/>
        </w:rPr>
        <w:t>‐</w:t>
      </w:r>
      <w:r w:rsidRPr="006E0AEE">
        <w:rPr>
          <w:noProof/>
        </w:rPr>
        <w:t>Theberge, S., Wolff, A., &amp; Northoff, G. (2020). Temporal integration as “common currency” of brain and self</w:t>
      </w:r>
      <w:r w:rsidRPr="006E0AEE">
        <w:rPr>
          <w:rFonts w:hint="eastAsia"/>
          <w:noProof/>
        </w:rPr>
        <w:t>‐</w:t>
      </w:r>
      <w:r w:rsidRPr="006E0AEE">
        <w:rPr>
          <w:noProof/>
        </w:rPr>
        <w:t>scale</w:t>
      </w:r>
      <w:r w:rsidRPr="006E0AEE">
        <w:rPr>
          <w:rFonts w:hint="eastAsia"/>
          <w:noProof/>
        </w:rPr>
        <w:t>‐</w:t>
      </w:r>
      <w:r w:rsidRPr="006E0AEE">
        <w:rPr>
          <w:noProof/>
        </w:rPr>
        <w:t>free activity in resting</w:t>
      </w:r>
      <w:r w:rsidRPr="006E0AEE">
        <w:rPr>
          <w:rFonts w:hint="eastAsia"/>
          <w:noProof/>
        </w:rPr>
        <w:t>‐</w:t>
      </w:r>
      <w:r w:rsidRPr="006E0AEE">
        <w:rPr>
          <w:noProof/>
        </w:rPr>
        <w:t>state EEG correlates with temporal delay effects on self</w:t>
      </w:r>
      <w:r w:rsidRPr="006E0AEE">
        <w:rPr>
          <w:rFonts w:hint="eastAsia"/>
          <w:noProof/>
        </w:rPr>
        <w:t>‐</w:t>
      </w:r>
      <w:r w:rsidRPr="006E0AEE">
        <w:rPr>
          <w:noProof/>
        </w:rPr>
        <w:t xml:space="preserve">relatedness. </w:t>
      </w:r>
      <w:r w:rsidRPr="006E0AEE">
        <w:rPr>
          <w:i/>
          <w:noProof/>
        </w:rPr>
        <w:t>Human brain mapping, 41</w:t>
      </w:r>
      <w:r w:rsidRPr="006E0AEE">
        <w:rPr>
          <w:noProof/>
        </w:rPr>
        <w:t xml:space="preserve">(15), 4355-4374. </w:t>
      </w:r>
      <w:hyperlink r:id="rId64" w:history="1">
        <w:r w:rsidRPr="006E0AEE">
          <w:rPr>
            <w:rStyle w:val="ab"/>
            <w:noProof/>
          </w:rPr>
          <w:t>https://doi.org/10.1002/hbm.25129</w:t>
        </w:r>
      </w:hyperlink>
      <w:r w:rsidRPr="006E0AEE">
        <w:rPr>
          <w:noProof/>
        </w:rPr>
        <w:t xml:space="preserve"> </w:t>
      </w:r>
    </w:p>
    <w:p w14:paraId="20E1089A" w14:textId="77777777" w:rsidR="006E0AEE" w:rsidRPr="006E0AEE" w:rsidRDefault="006E0AEE" w:rsidP="006E0AEE">
      <w:pPr>
        <w:pStyle w:val="EndNoteBibliography"/>
        <w:rPr>
          <w:noProof/>
        </w:rPr>
      </w:pPr>
    </w:p>
    <w:p w14:paraId="2AACFB83" w14:textId="3B261E9F" w:rsidR="006E0AEE" w:rsidRPr="006E0AEE" w:rsidRDefault="006E0AEE" w:rsidP="006E0AEE">
      <w:pPr>
        <w:pStyle w:val="EndNoteBibliography"/>
        <w:ind w:left="720" w:hanging="720"/>
        <w:rPr>
          <w:noProof/>
        </w:rPr>
      </w:pPr>
      <w:r w:rsidRPr="006E0AEE">
        <w:rPr>
          <w:noProof/>
        </w:rPr>
        <w:t xml:space="preserve">Koo, T. K., &amp; Li, M. Y. (2016). A Guideline of Selecting and Reporting Intraclass Correlation Coefficients for Reliability Research. </w:t>
      </w:r>
      <w:r w:rsidRPr="006E0AEE">
        <w:rPr>
          <w:i/>
          <w:noProof/>
        </w:rPr>
        <w:t>Journal of chiropractic medicine, 15</w:t>
      </w:r>
      <w:r w:rsidRPr="006E0AEE">
        <w:rPr>
          <w:noProof/>
        </w:rPr>
        <w:t xml:space="preserve">(2), 155-163. </w:t>
      </w:r>
      <w:hyperlink r:id="rId65" w:history="1">
        <w:r w:rsidRPr="006E0AEE">
          <w:rPr>
            <w:rStyle w:val="ab"/>
            <w:noProof/>
          </w:rPr>
          <w:t>https://doi.org/10.1016/j.jcm.2016.02.012</w:t>
        </w:r>
      </w:hyperlink>
      <w:r w:rsidRPr="006E0AEE">
        <w:rPr>
          <w:noProof/>
        </w:rPr>
        <w:t xml:space="preserve"> </w:t>
      </w:r>
    </w:p>
    <w:p w14:paraId="3F91E614" w14:textId="77777777" w:rsidR="006E0AEE" w:rsidRPr="006E0AEE" w:rsidRDefault="006E0AEE" w:rsidP="006E0AEE">
      <w:pPr>
        <w:pStyle w:val="EndNoteBibliography"/>
        <w:rPr>
          <w:noProof/>
        </w:rPr>
      </w:pPr>
    </w:p>
    <w:p w14:paraId="0A388629" w14:textId="77777777" w:rsidR="006E0AEE" w:rsidRPr="006E0AEE" w:rsidRDefault="006E0AEE" w:rsidP="006E0AEE">
      <w:pPr>
        <w:pStyle w:val="EndNoteBibliography"/>
        <w:ind w:left="720" w:hanging="720"/>
        <w:rPr>
          <w:noProof/>
        </w:rPr>
      </w:pPr>
      <w:r w:rsidRPr="006E0AEE">
        <w:rPr>
          <w:noProof/>
        </w:rPr>
        <w:t xml:space="preserve">Kucina, T., Wells, L., Lewis, I., de Salas, K., Kohl, A., Palmer, M. A., Sauer, J. D., Matzke, D., Aidman, E., &amp; Heathcote, A. (2023). Calibration of cognitive tests to address the reliability paradox for decision-conflict tasks. </w:t>
      </w:r>
      <w:r w:rsidRPr="006E0AEE">
        <w:rPr>
          <w:i/>
          <w:noProof/>
        </w:rPr>
        <w:t>Nature Communications, 14</w:t>
      </w:r>
      <w:r w:rsidRPr="006E0AEE">
        <w:rPr>
          <w:noProof/>
        </w:rPr>
        <w:t xml:space="preserve">(1), 2234. </w:t>
      </w:r>
    </w:p>
    <w:p w14:paraId="76F40BF5" w14:textId="77777777" w:rsidR="006E0AEE" w:rsidRPr="006E0AEE" w:rsidRDefault="006E0AEE" w:rsidP="006E0AEE">
      <w:pPr>
        <w:pStyle w:val="EndNoteBibliography"/>
        <w:rPr>
          <w:noProof/>
        </w:rPr>
      </w:pPr>
    </w:p>
    <w:p w14:paraId="573D781C" w14:textId="040E5F37" w:rsidR="006E0AEE" w:rsidRPr="006E0AEE" w:rsidRDefault="006E0AEE" w:rsidP="006E0AEE">
      <w:pPr>
        <w:pStyle w:val="EndNoteBibliography"/>
        <w:ind w:left="720" w:hanging="720"/>
        <w:rPr>
          <w:noProof/>
        </w:rPr>
      </w:pPr>
      <w:r w:rsidRPr="006E0AEE">
        <w:rPr>
          <w:noProof/>
        </w:rPr>
        <w:t xml:space="preserve">Kupper, L. L., &amp; Hafner, K. b. (1989). On Assessing Interrater Agreement for Multiple Attribute Responses. </w:t>
      </w:r>
      <w:r w:rsidRPr="006E0AEE">
        <w:rPr>
          <w:i/>
          <w:noProof/>
        </w:rPr>
        <w:t>Biometrics, 45</w:t>
      </w:r>
      <w:r w:rsidRPr="006E0AEE">
        <w:rPr>
          <w:noProof/>
        </w:rPr>
        <w:t xml:space="preserve">(3), 957-967. </w:t>
      </w:r>
      <w:hyperlink r:id="rId66" w:history="1">
        <w:r w:rsidRPr="006E0AEE">
          <w:rPr>
            <w:rStyle w:val="ab"/>
            <w:noProof/>
          </w:rPr>
          <w:t>https://doi.org/10.2307/2531695</w:t>
        </w:r>
      </w:hyperlink>
      <w:r w:rsidRPr="006E0AEE">
        <w:rPr>
          <w:noProof/>
        </w:rPr>
        <w:t xml:space="preserve"> </w:t>
      </w:r>
    </w:p>
    <w:p w14:paraId="613814E1" w14:textId="77777777" w:rsidR="006E0AEE" w:rsidRPr="006E0AEE" w:rsidRDefault="006E0AEE" w:rsidP="006E0AEE">
      <w:pPr>
        <w:pStyle w:val="EndNoteBibliography"/>
        <w:rPr>
          <w:noProof/>
        </w:rPr>
      </w:pPr>
    </w:p>
    <w:p w14:paraId="1DD5A738" w14:textId="77777777" w:rsidR="006E0AEE" w:rsidRPr="006E0AEE" w:rsidRDefault="006E0AEE" w:rsidP="006E0AEE">
      <w:pPr>
        <w:pStyle w:val="EndNoteBibliography"/>
        <w:ind w:left="720" w:hanging="720"/>
        <w:rPr>
          <w:noProof/>
        </w:rPr>
      </w:pPr>
      <w:r w:rsidRPr="006E0AEE">
        <w:rPr>
          <w:noProof/>
        </w:rPr>
        <w:t xml:space="preserve">Liljequist, D., Elfving, B., &amp; Skavberg Roaldsen, K. (2019). Intraclass correlation–A discussion and demonstration of basic features. </w:t>
      </w:r>
      <w:r w:rsidRPr="006E0AEE">
        <w:rPr>
          <w:i/>
          <w:noProof/>
        </w:rPr>
        <w:t>PloS one, 14</w:t>
      </w:r>
      <w:r w:rsidRPr="006E0AEE">
        <w:rPr>
          <w:noProof/>
        </w:rPr>
        <w:t xml:space="preserve">(7), e0219854. </w:t>
      </w:r>
    </w:p>
    <w:p w14:paraId="5850012C" w14:textId="77777777" w:rsidR="006E0AEE" w:rsidRPr="006E0AEE" w:rsidRDefault="006E0AEE" w:rsidP="006E0AEE">
      <w:pPr>
        <w:pStyle w:val="EndNoteBibliography"/>
        <w:rPr>
          <w:noProof/>
        </w:rPr>
      </w:pPr>
    </w:p>
    <w:p w14:paraId="7B17603E" w14:textId="3DBD8DD2" w:rsidR="006E0AEE" w:rsidRPr="006E0AEE" w:rsidRDefault="006E0AEE" w:rsidP="006E0AEE">
      <w:pPr>
        <w:pStyle w:val="EndNoteBibliography"/>
        <w:ind w:left="720" w:hanging="720"/>
        <w:rPr>
          <w:noProof/>
        </w:rPr>
      </w:pPr>
      <w:r w:rsidRPr="006E0AEE">
        <w:rPr>
          <w:noProof/>
        </w:rPr>
        <w:t xml:space="preserve">Lin, H. (2019). How to use hausekeep. </w:t>
      </w:r>
      <w:hyperlink r:id="rId67" w:history="1">
        <w:r w:rsidRPr="006E0AEE">
          <w:rPr>
            <w:rStyle w:val="ab"/>
            <w:noProof/>
          </w:rPr>
          <w:t>https://doi.org/10.5281/zenodo.2555874</w:t>
        </w:r>
      </w:hyperlink>
      <w:r w:rsidRPr="006E0AEE">
        <w:rPr>
          <w:noProof/>
        </w:rPr>
        <w:t xml:space="preserve"> </w:t>
      </w:r>
    </w:p>
    <w:p w14:paraId="481ED740" w14:textId="77777777" w:rsidR="006E0AEE" w:rsidRPr="006E0AEE" w:rsidRDefault="006E0AEE" w:rsidP="006E0AEE">
      <w:pPr>
        <w:pStyle w:val="EndNoteBibliography"/>
        <w:rPr>
          <w:noProof/>
        </w:rPr>
      </w:pPr>
    </w:p>
    <w:p w14:paraId="6B81F21C" w14:textId="7D5C2555" w:rsidR="006E0AEE" w:rsidRPr="006E0AEE" w:rsidRDefault="006E0AEE" w:rsidP="006E0AEE">
      <w:pPr>
        <w:pStyle w:val="EndNoteBibliography"/>
        <w:ind w:left="720" w:hanging="720"/>
        <w:rPr>
          <w:noProof/>
        </w:rPr>
      </w:pPr>
      <w:r w:rsidRPr="006E0AEE">
        <w:rPr>
          <w:noProof/>
        </w:rPr>
        <w:t xml:space="preserve">Lin, H., Saunders, B., Friese, M., Evans, N. J., &amp; Inzlicht, M. (2020). Strong effort manipulations reduce response caution: A preregistered reinvention of the ego-depletion paradigm. </w:t>
      </w:r>
      <w:r w:rsidRPr="006E0AEE">
        <w:rPr>
          <w:i/>
          <w:noProof/>
        </w:rPr>
        <w:t>Psychological science, 31</w:t>
      </w:r>
      <w:r w:rsidRPr="006E0AEE">
        <w:rPr>
          <w:noProof/>
        </w:rPr>
        <w:t xml:space="preserve">(5), 531-547. </w:t>
      </w:r>
      <w:hyperlink r:id="rId68" w:history="1">
        <w:r w:rsidRPr="006E0AEE">
          <w:rPr>
            <w:rStyle w:val="ab"/>
            <w:noProof/>
          </w:rPr>
          <w:t>https://doi.org/10.1177/0956797620904990</w:t>
        </w:r>
      </w:hyperlink>
      <w:r w:rsidRPr="006E0AEE">
        <w:rPr>
          <w:noProof/>
        </w:rPr>
        <w:t xml:space="preserve"> </w:t>
      </w:r>
    </w:p>
    <w:p w14:paraId="60610FB2" w14:textId="77777777" w:rsidR="006E0AEE" w:rsidRPr="006E0AEE" w:rsidRDefault="006E0AEE" w:rsidP="006E0AEE">
      <w:pPr>
        <w:pStyle w:val="EndNoteBibliography"/>
        <w:rPr>
          <w:noProof/>
        </w:rPr>
      </w:pPr>
    </w:p>
    <w:p w14:paraId="168898DB" w14:textId="77777777" w:rsidR="006E0AEE" w:rsidRPr="006E0AEE" w:rsidRDefault="006E0AEE" w:rsidP="006E0AEE">
      <w:pPr>
        <w:pStyle w:val="EndNoteBibliography"/>
        <w:ind w:left="720" w:hanging="720"/>
        <w:rPr>
          <w:noProof/>
        </w:rPr>
      </w:pPr>
      <w:r w:rsidRPr="006E0AEE">
        <w:rPr>
          <w:noProof/>
        </w:rPr>
        <w:lastRenderedPageBreak/>
        <w:t xml:space="preserve">Liu, T., Sui, J., &amp; Hildebrandt, A. (2023). To see or not to see: The parallel processing of self-relevance and facial expressions. </w:t>
      </w:r>
      <w:r w:rsidRPr="006E0AEE">
        <w:rPr>
          <w:i/>
          <w:noProof/>
        </w:rPr>
        <w:t xml:space="preserve">Manuscript submitted for publication. </w:t>
      </w:r>
      <w:r w:rsidRPr="006E0AEE">
        <w:rPr>
          <w:noProof/>
        </w:rPr>
        <w:t xml:space="preserve">. </w:t>
      </w:r>
    </w:p>
    <w:p w14:paraId="2E2BAFAD" w14:textId="77777777" w:rsidR="006E0AEE" w:rsidRPr="006E0AEE" w:rsidRDefault="006E0AEE" w:rsidP="006E0AEE">
      <w:pPr>
        <w:pStyle w:val="EndNoteBibliography"/>
        <w:rPr>
          <w:noProof/>
        </w:rPr>
      </w:pPr>
    </w:p>
    <w:p w14:paraId="75750538" w14:textId="49FAE510" w:rsidR="006E0AEE" w:rsidRPr="006E0AEE" w:rsidRDefault="006E0AEE" w:rsidP="006E0AEE">
      <w:pPr>
        <w:pStyle w:val="EndNoteBibliography"/>
        <w:ind w:left="720" w:hanging="720"/>
        <w:rPr>
          <w:noProof/>
        </w:rPr>
      </w:pPr>
      <w:r w:rsidRPr="006E0AEE">
        <w:rPr>
          <w:noProof/>
        </w:rPr>
        <w:t xml:space="preserve">Liu, Y. S., Song, Y., Lee, N. A., Bennett, D. M., Button, K. S., Greenshaw, A., Cao, B., &amp; Sui, J. (2022). Depression screening using a non-verbal self-association task: A machine-learning based pilot study. </w:t>
      </w:r>
      <w:r w:rsidRPr="006E0AEE">
        <w:rPr>
          <w:i/>
          <w:noProof/>
        </w:rPr>
        <w:t>Journal of Affective Disorders, 310</w:t>
      </w:r>
      <w:r w:rsidRPr="006E0AEE">
        <w:rPr>
          <w:noProof/>
        </w:rPr>
        <w:t xml:space="preserve">, 87-95. </w:t>
      </w:r>
      <w:hyperlink r:id="rId69" w:history="1">
        <w:r w:rsidRPr="006E0AEE">
          <w:rPr>
            <w:rStyle w:val="ab"/>
            <w:noProof/>
          </w:rPr>
          <w:t>https://doi.org/10.1016/j.jad.2022.04.122</w:t>
        </w:r>
      </w:hyperlink>
      <w:r w:rsidRPr="006E0AEE">
        <w:rPr>
          <w:noProof/>
        </w:rPr>
        <w:t xml:space="preserve"> </w:t>
      </w:r>
    </w:p>
    <w:p w14:paraId="76D2934B" w14:textId="77777777" w:rsidR="006E0AEE" w:rsidRPr="006E0AEE" w:rsidRDefault="006E0AEE" w:rsidP="006E0AEE">
      <w:pPr>
        <w:pStyle w:val="EndNoteBibliography"/>
        <w:rPr>
          <w:noProof/>
        </w:rPr>
      </w:pPr>
    </w:p>
    <w:p w14:paraId="426E65B4" w14:textId="77777777" w:rsidR="006E0AEE" w:rsidRPr="006E0AEE" w:rsidRDefault="006E0AEE" w:rsidP="006E0AEE">
      <w:pPr>
        <w:pStyle w:val="EndNoteBibliography"/>
        <w:ind w:left="720" w:hanging="720"/>
        <w:rPr>
          <w:noProof/>
        </w:rPr>
      </w:pPr>
      <w:r w:rsidRPr="006E0AEE">
        <w:rPr>
          <w:noProof/>
        </w:rPr>
        <w:t xml:space="preserve">Logie, R. H., Sala, S. D., Laiacona, M., Chalmers, P., &amp; Wynn, V. (1996). Group aggregates and individual reliability: The case of verbal short-term memory. </w:t>
      </w:r>
      <w:r w:rsidRPr="006E0AEE">
        <w:rPr>
          <w:i/>
          <w:noProof/>
        </w:rPr>
        <w:t>Memory &amp; Cognition, 24</w:t>
      </w:r>
      <w:r w:rsidRPr="006E0AEE">
        <w:rPr>
          <w:noProof/>
        </w:rPr>
        <w:t xml:space="preserve">, 305-321. </w:t>
      </w:r>
    </w:p>
    <w:p w14:paraId="65EF9F2C" w14:textId="77777777" w:rsidR="006E0AEE" w:rsidRPr="006E0AEE" w:rsidRDefault="006E0AEE" w:rsidP="006E0AEE">
      <w:pPr>
        <w:pStyle w:val="EndNoteBibliography"/>
        <w:rPr>
          <w:noProof/>
        </w:rPr>
      </w:pPr>
    </w:p>
    <w:p w14:paraId="42EADF89" w14:textId="467EC1F6" w:rsidR="006E0AEE" w:rsidRPr="006E0AEE" w:rsidRDefault="006E0AEE" w:rsidP="006E0AEE">
      <w:pPr>
        <w:pStyle w:val="EndNoteBibliography"/>
        <w:ind w:left="720" w:hanging="720"/>
        <w:rPr>
          <w:noProof/>
        </w:rPr>
      </w:pPr>
      <w:r w:rsidRPr="006E0AEE">
        <w:rPr>
          <w:noProof/>
        </w:rPr>
        <w:t>Maire, H., Brochard, R., &amp; Zagar, D. (2020). A Developmental Study of the Self</w:t>
      </w:r>
      <w:r w:rsidRPr="006E0AEE">
        <w:rPr>
          <w:rFonts w:hint="eastAsia"/>
          <w:noProof/>
        </w:rPr>
        <w:t>‐</w:t>
      </w:r>
      <w:r w:rsidRPr="006E0AEE">
        <w:rPr>
          <w:noProof/>
        </w:rPr>
        <w:t xml:space="preserve">Prioritization Effect in Children Between 6 and 10 Years of Age. </w:t>
      </w:r>
      <w:r w:rsidRPr="006E0AEE">
        <w:rPr>
          <w:i/>
          <w:noProof/>
        </w:rPr>
        <w:t>Child development, 91</w:t>
      </w:r>
      <w:r w:rsidRPr="006E0AEE">
        <w:rPr>
          <w:noProof/>
        </w:rPr>
        <w:t xml:space="preserve">(3), 694-704. </w:t>
      </w:r>
      <w:hyperlink r:id="rId70" w:history="1">
        <w:r w:rsidRPr="006E0AEE">
          <w:rPr>
            <w:rStyle w:val="ab"/>
            <w:noProof/>
          </w:rPr>
          <w:t>https://doi.org/10.1111/cdev.13352</w:t>
        </w:r>
      </w:hyperlink>
      <w:r w:rsidRPr="006E0AEE">
        <w:rPr>
          <w:noProof/>
        </w:rPr>
        <w:t xml:space="preserve"> </w:t>
      </w:r>
    </w:p>
    <w:p w14:paraId="3DE738A3" w14:textId="77777777" w:rsidR="006E0AEE" w:rsidRPr="006E0AEE" w:rsidRDefault="006E0AEE" w:rsidP="006E0AEE">
      <w:pPr>
        <w:pStyle w:val="EndNoteBibliography"/>
        <w:rPr>
          <w:noProof/>
        </w:rPr>
      </w:pPr>
    </w:p>
    <w:p w14:paraId="14BC4825" w14:textId="4DBF0472" w:rsidR="006E0AEE" w:rsidRPr="006E0AEE" w:rsidRDefault="006E0AEE" w:rsidP="006E0AEE">
      <w:pPr>
        <w:pStyle w:val="EndNoteBibliography"/>
        <w:ind w:left="720" w:hanging="720"/>
        <w:rPr>
          <w:noProof/>
        </w:rPr>
      </w:pPr>
      <w:r w:rsidRPr="006E0AEE">
        <w:rPr>
          <w:noProof/>
        </w:rPr>
        <w:t xml:space="preserve">Makel, M. C., Plucker, J. A., &amp; Hegarty, B. (2012). Replications in psychology research: How often do they really occur? </w:t>
      </w:r>
      <w:r w:rsidRPr="006E0AEE">
        <w:rPr>
          <w:i/>
          <w:noProof/>
        </w:rPr>
        <w:t>Perspectives on Psychological Science, 7</w:t>
      </w:r>
      <w:r w:rsidRPr="006E0AEE">
        <w:rPr>
          <w:noProof/>
        </w:rPr>
        <w:t xml:space="preserve">(6), 537-542. </w:t>
      </w:r>
      <w:hyperlink r:id="rId71" w:history="1">
        <w:r w:rsidRPr="006E0AEE">
          <w:rPr>
            <w:rStyle w:val="ab"/>
            <w:noProof/>
          </w:rPr>
          <w:t>https://doi.org/10.1177/1745691612460688</w:t>
        </w:r>
      </w:hyperlink>
      <w:r w:rsidRPr="006E0AEE">
        <w:rPr>
          <w:noProof/>
        </w:rPr>
        <w:t xml:space="preserve"> </w:t>
      </w:r>
    </w:p>
    <w:p w14:paraId="26715D83" w14:textId="77777777" w:rsidR="006E0AEE" w:rsidRPr="006E0AEE" w:rsidRDefault="006E0AEE" w:rsidP="006E0AEE">
      <w:pPr>
        <w:pStyle w:val="EndNoteBibliography"/>
        <w:rPr>
          <w:noProof/>
        </w:rPr>
      </w:pPr>
    </w:p>
    <w:p w14:paraId="0718BF3F" w14:textId="021BA999" w:rsidR="006E0AEE" w:rsidRPr="006E0AEE" w:rsidRDefault="006E0AEE" w:rsidP="006E0AEE">
      <w:pPr>
        <w:pStyle w:val="EndNoteBibliography"/>
        <w:ind w:left="720" w:hanging="720"/>
        <w:rPr>
          <w:noProof/>
        </w:rPr>
      </w:pPr>
      <w:r w:rsidRPr="006E0AEE">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6E0AEE">
        <w:rPr>
          <w:i/>
          <w:noProof/>
        </w:rPr>
        <w:t>Frontiers in Neuroscience, 14</w:t>
      </w:r>
      <w:r w:rsidRPr="006E0AEE">
        <w:rPr>
          <w:noProof/>
        </w:rPr>
        <w:t xml:space="preserve">, 683. </w:t>
      </w:r>
      <w:hyperlink r:id="rId72" w:history="1">
        <w:r w:rsidRPr="006E0AEE">
          <w:rPr>
            <w:rStyle w:val="ab"/>
            <w:noProof/>
          </w:rPr>
          <w:t>https://doi.org/10.3389/fnins.2020.00683</w:t>
        </w:r>
      </w:hyperlink>
      <w:r w:rsidRPr="006E0AEE">
        <w:rPr>
          <w:noProof/>
        </w:rPr>
        <w:t xml:space="preserve"> </w:t>
      </w:r>
    </w:p>
    <w:p w14:paraId="12735D88" w14:textId="77777777" w:rsidR="006E0AEE" w:rsidRPr="006E0AEE" w:rsidRDefault="006E0AEE" w:rsidP="006E0AEE">
      <w:pPr>
        <w:pStyle w:val="EndNoteBibliography"/>
        <w:rPr>
          <w:noProof/>
        </w:rPr>
      </w:pPr>
    </w:p>
    <w:p w14:paraId="6B5F2DA6" w14:textId="77777777" w:rsidR="006E0AEE" w:rsidRPr="006E0AEE" w:rsidRDefault="006E0AEE" w:rsidP="006E0AEE">
      <w:pPr>
        <w:pStyle w:val="EndNoteBibliography"/>
        <w:ind w:left="720" w:hanging="720"/>
        <w:rPr>
          <w:noProof/>
        </w:rPr>
      </w:pPr>
      <w:r w:rsidRPr="006E0AEE">
        <w:rPr>
          <w:noProof/>
        </w:rPr>
        <w:t xml:space="preserve">Mei, N., Rahnev, D., &amp; Soto, D. (2023). Using serial dependence to predict confidence across observers and cognitive domains. </w:t>
      </w:r>
      <w:r w:rsidRPr="006E0AEE">
        <w:rPr>
          <w:i/>
          <w:noProof/>
        </w:rPr>
        <w:t>Psychonomic Bulletin &amp; Review</w:t>
      </w:r>
      <w:r w:rsidRPr="006E0AEE">
        <w:rPr>
          <w:noProof/>
        </w:rPr>
        <w:t xml:space="preserve">, 1-13. </w:t>
      </w:r>
    </w:p>
    <w:p w14:paraId="3AA61287" w14:textId="77777777" w:rsidR="006E0AEE" w:rsidRPr="006E0AEE" w:rsidRDefault="006E0AEE" w:rsidP="006E0AEE">
      <w:pPr>
        <w:pStyle w:val="EndNoteBibliography"/>
        <w:rPr>
          <w:noProof/>
        </w:rPr>
      </w:pPr>
    </w:p>
    <w:p w14:paraId="1DDE30CE" w14:textId="77777777" w:rsidR="006E0AEE" w:rsidRPr="006E0AEE" w:rsidRDefault="006E0AEE" w:rsidP="006E0AEE">
      <w:pPr>
        <w:pStyle w:val="EndNoteBibliography"/>
        <w:ind w:left="720" w:hanging="720"/>
        <w:rPr>
          <w:noProof/>
        </w:rPr>
      </w:pPr>
      <w:r w:rsidRPr="006E0AEE">
        <w:rPr>
          <w:noProof/>
        </w:rPr>
        <w:t xml:space="preserve">Mollon, J. D., Bosten, J. M., Peterzell, D. H., &amp; Webster, M. A. (2017). Individual differences in visual science: What can be learned and what is good experimental practice? </w:t>
      </w:r>
      <w:r w:rsidRPr="006E0AEE">
        <w:rPr>
          <w:i/>
          <w:noProof/>
        </w:rPr>
        <w:t>Vision research, 141</w:t>
      </w:r>
      <w:r w:rsidRPr="006E0AEE">
        <w:rPr>
          <w:noProof/>
        </w:rPr>
        <w:t xml:space="preserve">, 4-15. </w:t>
      </w:r>
    </w:p>
    <w:p w14:paraId="40317514" w14:textId="77777777" w:rsidR="006E0AEE" w:rsidRPr="006E0AEE" w:rsidRDefault="006E0AEE" w:rsidP="006E0AEE">
      <w:pPr>
        <w:pStyle w:val="EndNoteBibliography"/>
        <w:rPr>
          <w:noProof/>
        </w:rPr>
      </w:pPr>
    </w:p>
    <w:p w14:paraId="06C415E2" w14:textId="14565AC0" w:rsidR="006E0AEE" w:rsidRPr="006E0AEE" w:rsidRDefault="006E0AEE" w:rsidP="006E0AEE">
      <w:pPr>
        <w:pStyle w:val="EndNoteBibliography"/>
        <w:ind w:left="720" w:hanging="720"/>
        <w:rPr>
          <w:noProof/>
        </w:rPr>
      </w:pPr>
      <w:r w:rsidRPr="006E0AEE">
        <w:rPr>
          <w:noProof/>
        </w:rPr>
        <w:t xml:space="preserve">Moray, N. (1959). Attention in dichotic listening: Affective cues and the influence of instructions. </w:t>
      </w:r>
      <w:r w:rsidRPr="006E0AEE">
        <w:rPr>
          <w:i/>
          <w:noProof/>
        </w:rPr>
        <w:t>Quarterly journal of experimental psychology, 11</w:t>
      </w:r>
      <w:r w:rsidRPr="006E0AEE">
        <w:rPr>
          <w:noProof/>
        </w:rPr>
        <w:t xml:space="preserve">(1), 56-60. </w:t>
      </w:r>
      <w:hyperlink r:id="rId73" w:history="1">
        <w:r w:rsidRPr="006E0AEE">
          <w:rPr>
            <w:rStyle w:val="ab"/>
            <w:noProof/>
          </w:rPr>
          <w:t>https://doi.org/10.1080/17470215908416289</w:t>
        </w:r>
      </w:hyperlink>
      <w:r w:rsidRPr="006E0AEE">
        <w:rPr>
          <w:noProof/>
        </w:rPr>
        <w:t xml:space="preserve"> </w:t>
      </w:r>
    </w:p>
    <w:p w14:paraId="2325E825" w14:textId="77777777" w:rsidR="006E0AEE" w:rsidRPr="006E0AEE" w:rsidRDefault="006E0AEE" w:rsidP="006E0AEE">
      <w:pPr>
        <w:pStyle w:val="EndNoteBibliography"/>
        <w:rPr>
          <w:noProof/>
        </w:rPr>
      </w:pPr>
    </w:p>
    <w:p w14:paraId="35A78F38" w14:textId="6DF89BC5" w:rsidR="006E0AEE" w:rsidRPr="006E0AEE" w:rsidRDefault="006E0AEE" w:rsidP="006E0AEE">
      <w:pPr>
        <w:pStyle w:val="EndNoteBibliography"/>
        <w:ind w:left="720" w:hanging="720"/>
        <w:rPr>
          <w:noProof/>
        </w:rPr>
      </w:pPr>
      <w:r w:rsidRPr="006E0AEE">
        <w:rPr>
          <w:noProof/>
        </w:rPr>
        <w:t xml:space="preserve">Navon, M., &amp; Makovski, T. (2021). Are Self-related Items Unique? the Self-prioritization Effect Revisited. </w:t>
      </w:r>
      <w:hyperlink r:id="rId74" w:history="1">
        <w:r w:rsidRPr="006E0AEE">
          <w:rPr>
            <w:rStyle w:val="ab"/>
            <w:noProof/>
          </w:rPr>
          <w:t>https://doi.org/10.31234/osf.io/9dzm4</w:t>
        </w:r>
      </w:hyperlink>
      <w:r w:rsidRPr="006E0AEE">
        <w:rPr>
          <w:noProof/>
        </w:rPr>
        <w:t xml:space="preserve"> </w:t>
      </w:r>
    </w:p>
    <w:p w14:paraId="1D13A16A" w14:textId="77777777" w:rsidR="006E0AEE" w:rsidRPr="006E0AEE" w:rsidRDefault="006E0AEE" w:rsidP="006E0AEE">
      <w:pPr>
        <w:pStyle w:val="EndNoteBibliography"/>
        <w:rPr>
          <w:noProof/>
        </w:rPr>
      </w:pPr>
    </w:p>
    <w:p w14:paraId="2B627DD8" w14:textId="0CF39817" w:rsidR="006E0AEE" w:rsidRPr="006E0AEE" w:rsidRDefault="006E0AEE" w:rsidP="006E0AEE">
      <w:pPr>
        <w:pStyle w:val="EndNoteBibliography"/>
        <w:ind w:left="720" w:hanging="720"/>
        <w:rPr>
          <w:noProof/>
        </w:rPr>
      </w:pPr>
      <w:r w:rsidRPr="006E0AEE">
        <w:rPr>
          <w:noProof/>
        </w:rPr>
        <w:t>Nijhof, A. D., &amp; Bird, G. (2019). Self</w:t>
      </w:r>
      <w:r w:rsidRPr="006E0AEE">
        <w:rPr>
          <w:rFonts w:hint="eastAsia"/>
          <w:noProof/>
        </w:rPr>
        <w:t>‐</w:t>
      </w:r>
      <w:r w:rsidRPr="006E0AEE">
        <w:rPr>
          <w:noProof/>
        </w:rPr>
        <w:t xml:space="preserve">processing in individuals with autism spectrum disorder. </w:t>
      </w:r>
      <w:r w:rsidRPr="006E0AEE">
        <w:rPr>
          <w:i/>
          <w:noProof/>
        </w:rPr>
        <w:t>Autism research, 12</w:t>
      </w:r>
      <w:r w:rsidRPr="006E0AEE">
        <w:rPr>
          <w:noProof/>
        </w:rPr>
        <w:t xml:space="preserve">(11), 1580-1584. </w:t>
      </w:r>
      <w:hyperlink r:id="rId75" w:history="1">
        <w:r w:rsidRPr="006E0AEE">
          <w:rPr>
            <w:rStyle w:val="ab"/>
            <w:noProof/>
          </w:rPr>
          <w:t>https://doi.org/10.1002/aur.2200</w:t>
        </w:r>
      </w:hyperlink>
      <w:r w:rsidRPr="006E0AEE">
        <w:rPr>
          <w:noProof/>
        </w:rPr>
        <w:t xml:space="preserve"> </w:t>
      </w:r>
    </w:p>
    <w:p w14:paraId="35995D3E" w14:textId="77777777" w:rsidR="006E0AEE" w:rsidRPr="006E0AEE" w:rsidRDefault="006E0AEE" w:rsidP="006E0AEE">
      <w:pPr>
        <w:pStyle w:val="EndNoteBibliography"/>
        <w:rPr>
          <w:noProof/>
        </w:rPr>
      </w:pPr>
    </w:p>
    <w:p w14:paraId="3C622D92" w14:textId="6AC3E7AF" w:rsidR="006E0AEE" w:rsidRPr="006E0AEE" w:rsidRDefault="006E0AEE" w:rsidP="006E0AEE">
      <w:pPr>
        <w:pStyle w:val="EndNoteBibliography"/>
        <w:ind w:left="720" w:hanging="720"/>
        <w:rPr>
          <w:noProof/>
        </w:rPr>
      </w:pPr>
      <w:r w:rsidRPr="006E0AEE">
        <w:rPr>
          <w:noProof/>
        </w:rPr>
        <w:t xml:space="preserve">Orellana-Corrales, G., Matschke, C., &amp; Wesslein, A.-K. Does Self-Associating a Geometric Shape Immediately Cause Attentional Prioritization? Comparing Familiar vs. Recently </w:t>
      </w:r>
      <w:r w:rsidRPr="006E0AEE">
        <w:rPr>
          <w:noProof/>
        </w:rPr>
        <w:lastRenderedPageBreak/>
        <w:t xml:space="preserve">Self-Associated Stimuli in the Dot-Probe Task. </w:t>
      </w:r>
      <w:hyperlink r:id="rId76" w:history="1">
        <w:r w:rsidRPr="006E0AEE">
          <w:rPr>
            <w:rStyle w:val="ab"/>
            <w:noProof/>
          </w:rPr>
          <w:t>https://doi.org/10.1027/1618-3169/a000502</w:t>
        </w:r>
      </w:hyperlink>
      <w:r w:rsidRPr="006E0AEE">
        <w:rPr>
          <w:noProof/>
        </w:rPr>
        <w:t xml:space="preserve"> </w:t>
      </w:r>
    </w:p>
    <w:p w14:paraId="13ED64FA" w14:textId="77777777" w:rsidR="006E0AEE" w:rsidRPr="006E0AEE" w:rsidRDefault="006E0AEE" w:rsidP="006E0AEE">
      <w:pPr>
        <w:pStyle w:val="EndNoteBibliography"/>
        <w:rPr>
          <w:noProof/>
        </w:rPr>
      </w:pPr>
    </w:p>
    <w:p w14:paraId="1D894CB9" w14:textId="77777777" w:rsidR="006E0AEE" w:rsidRPr="006E0AEE" w:rsidRDefault="006E0AEE" w:rsidP="006E0AEE">
      <w:pPr>
        <w:pStyle w:val="EndNoteBibliography"/>
        <w:ind w:left="720" w:hanging="720"/>
        <w:rPr>
          <w:noProof/>
        </w:rPr>
      </w:pPr>
      <w:r w:rsidRPr="006E0AEE">
        <w:rPr>
          <w:noProof/>
        </w:rPr>
        <w:t xml:space="preserve">Oswald, F. L., McAbee, S. T., Redick, T. S., &amp; Hambrick, D. Z. (2015). The development of a short domain-general measure of working memory capacity. </w:t>
      </w:r>
      <w:r w:rsidRPr="006E0AEE">
        <w:rPr>
          <w:i/>
          <w:noProof/>
        </w:rPr>
        <w:t>Behavior Research Methods, 47</w:t>
      </w:r>
      <w:r w:rsidRPr="006E0AEE">
        <w:rPr>
          <w:noProof/>
        </w:rPr>
        <w:t xml:space="preserve">, 1343-1355. </w:t>
      </w:r>
    </w:p>
    <w:p w14:paraId="3B0070A9" w14:textId="77777777" w:rsidR="006E0AEE" w:rsidRPr="006E0AEE" w:rsidRDefault="006E0AEE" w:rsidP="006E0AEE">
      <w:pPr>
        <w:pStyle w:val="EndNoteBibliography"/>
        <w:rPr>
          <w:noProof/>
        </w:rPr>
      </w:pPr>
    </w:p>
    <w:p w14:paraId="3DEBA1F3" w14:textId="77777777" w:rsidR="006E0AEE" w:rsidRPr="006E0AEE" w:rsidRDefault="006E0AEE" w:rsidP="006E0AEE">
      <w:pPr>
        <w:pStyle w:val="EndNoteBibliography"/>
        <w:ind w:left="720" w:hanging="720"/>
        <w:rPr>
          <w:noProof/>
        </w:rPr>
      </w:pPr>
      <w:r w:rsidRPr="006E0AEE">
        <w:rPr>
          <w:noProof/>
        </w:rPr>
        <w:t xml:space="preserve">Parsons, S., Kruijt, A.-W., &amp; Fox, E. (2019). Psychological science needs a standard practice of reporting the reliability of cognitive-behavioral measurements. </w:t>
      </w:r>
      <w:r w:rsidRPr="006E0AEE">
        <w:rPr>
          <w:i/>
          <w:noProof/>
        </w:rPr>
        <w:t>Advances in methods and practices in psychological science, 2</w:t>
      </w:r>
      <w:r w:rsidRPr="006E0AEE">
        <w:rPr>
          <w:noProof/>
        </w:rPr>
        <w:t xml:space="preserve">(4), 378-395. </w:t>
      </w:r>
    </w:p>
    <w:p w14:paraId="7E55146C" w14:textId="77777777" w:rsidR="006E0AEE" w:rsidRPr="006E0AEE" w:rsidRDefault="006E0AEE" w:rsidP="006E0AEE">
      <w:pPr>
        <w:pStyle w:val="EndNoteBibliography"/>
        <w:rPr>
          <w:noProof/>
        </w:rPr>
      </w:pPr>
    </w:p>
    <w:p w14:paraId="74C873A1" w14:textId="77777777" w:rsidR="006E0AEE" w:rsidRPr="006E0AEE" w:rsidRDefault="006E0AEE" w:rsidP="006E0AEE">
      <w:pPr>
        <w:pStyle w:val="EndNoteBibliography"/>
        <w:ind w:left="720" w:hanging="720"/>
        <w:rPr>
          <w:noProof/>
        </w:rPr>
      </w:pPr>
      <w:r w:rsidRPr="006E0AEE">
        <w:rPr>
          <w:noProof/>
        </w:rPr>
        <w:t xml:space="preserve">Pascucci, D., Tanrikulu, Ö. D., Ozkirli, A., Houborg, C., Ceylan, G., Zerr, P., Rafiei, M., &amp; Kristjánsson, Á. (2023). Serial dependence in visual perception: A review. </w:t>
      </w:r>
      <w:r w:rsidRPr="006E0AEE">
        <w:rPr>
          <w:i/>
          <w:noProof/>
        </w:rPr>
        <w:t>Journal of Vision, 23</w:t>
      </w:r>
      <w:r w:rsidRPr="006E0AEE">
        <w:rPr>
          <w:noProof/>
        </w:rPr>
        <w:t xml:space="preserve">(1), 9-9. </w:t>
      </w:r>
    </w:p>
    <w:p w14:paraId="76487C10" w14:textId="77777777" w:rsidR="006E0AEE" w:rsidRPr="006E0AEE" w:rsidRDefault="006E0AEE" w:rsidP="006E0AEE">
      <w:pPr>
        <w:pStyle w:val="EndNoteBibliography"/>
        <w:rPr>
          <w:noProof/>
        </w:rPr>
      </w:pPr>
    </w:p>
    <w:p w14:paraId="33AD43C7" w14:textId="16D5BA25" w:rsidR="006E0AEE" w:rsidRPr="006E0AEE" w:rsidRDefault="006E0AEE" w:rsidP="006E0AEE">
      <w:pPr>
        <w:pStyle w:val="EndNoteBibliography"/>
        <w:ind w:left="720" w:hanging="720"/>
        <w:rPr>
          <w:noProof/>
        </w:rPr>
      </w:pPr>
      <w:r w:rsidRPr="006E0AEE">
        <w:rPr>
          <w:noProof/>
        </w:rPr>
        <w:t>Payne, B., Lavan, N., Knight, S., &amp; McGettigan, C. (2021). Perceptual prioritization of self</w:t>
      </w:r>
      <w:r w:rsidRPr="006E0AEE">
        <w:rPr>
          <w:rFonts w:hint="eastAsia"/>
          <w:noProof/>
        </w:rPr>
        <w:t>‐</w:t>
      </w:r>
      <w:r w:rsidRPr="006E0AEE">
        <w:rPr>
          <w:noProof/>
        </w:rPr>
        <w:t xml:space="preserve">associated voices. </w:t>
      </w:r>
      <w:r w:rsidRPr="006E0AEE">
        <w:rPr>
          <w:i/>
          <w:noProof/>
        </w:rPr>
        <w:t>British Journal of Psychology, 112</w:t>
      </w:r>
      <w:r w:rsidRPr="006E0AEE">
        <w:rPr>
          <w:noProof/>
        </w:rPr>
        <w:t xml:space="preserve">(3), 585-610. </w:t>
      </w:r>
      <w:hyperlink r:id="rId77" w:history="1">
        <w:r w:rsidRPr="006E0AEE">
          <w:rPr>
            <w:rStyle w:val="ab"/>
            <w:noProof/>
          </w:rPr>
          <w:t>https://doi.org/10.1111/bjop.12479</w:t>
        </w:r>
      </w:hyperlink>
      <w:r w:rsidRPr="006E0AEE">
        <w:rPr>
          <w:noProof/>
        </w:rPr>
        <w:t xml:space="preserve"> </w:t>
      </w:r>
    </w:p>
    <w:p w14:paraId="4A52F8BF" w14:textId="77777777" w:rsidR="006E0AEE" w:rsidRPr="006E0AEE" w:rsidRDefault="006E0AEE" w:rsidP="006E0AEE">
      <w:pPr>
        <w:pStyle w:val="EndNoteBibliography"/>
        <w:rPr>
          <w:noProof/>
        </w:rPr>
      </w:pPr>
    </w:p>
    <w:p w14:paraId="057D6313" w14:textId="70BCB828" w:rsidR="006E0AEE" w:rsidRPr="006E0AEE" w:rsidRDefault="006E0AEE" w:rsidP="006E0AEE">
      <w:pPr>
        <w:pStyle w:val="EndNoteBibliography"/>
        <w:ind w:left="720" w:hanging="720"/>
        <w:rPr>
          <w:noProof/>
        </w:rPr>
      </w:pPr>
      <w:r w:rsidRPr="006E0AEE">
        <w:rPr>
          <w:noProof/>
        </w:rPr>
        <w:t xml:space="preserve">Pronk, T., Molenaar, D., Wiers, R. W., &amp; Murre, J. (2022). Methods to split cognitive task data for estimating split-half reliability: A comprehensive review and systematic assessment. </w:t>
      </w:r>
      <w:r w:rsidRPr="006E0AEE">
        <w:rPr>
          <w:i/>
          <w:noProof/>
        </w:rPr>
        <w:t>Psychonomic Bulletin &amp; Review, 29</w:t>
      </w:r>
      <w:r w:rsidRPr="006E0AEE">
        <w:rPr>
          <w:noProof/>
        </w:rPr>
        <w:t xml:space="preserve">(1), 44-54. </w:t>
      </w:r>
      <w:hyperlink r:id="rId78" w:history="1">
        <w:r w:rsidRPr="006E0AEE">
          <w:rPr>
            <w:rStyle w:val="ab"/>
            <w:noProof/>
          </w:rPr>
          <w:t>https://doi.org/10.3758/s13423-021-01948-3</w:t>
        </w:r>
      </w:hyperlink>
      <w:r w:rsidRPr="006E0AEE">
        <w:rPr>
          <w:noProof/>
        </w:rPr>
        <w:t xml:space="preserve"> </w:t>
      </w:r>
    </w:p>
    <w:p w14:paraId="7E970073" w14:textId="77777777" w:rsidR="006E0AEE" w:rsidRPr="006E0AEE" w:rsidRDefault="006E0AEE" w:rsidP="006E0AEE">
      <w:pPr>
        <w:pStyle w:val="EndNoteBibliography"/>
        <w:rPr>
          <w:noProof/>
        </w:rPr>
      </w:pPr>
    </w:p>
    <w:p w14:paraId="4E8ADFDE" w14:textId="2E50D921" w:rsidR="006E0AEE" w:rsidRPr="006E0AEE" w:rsidRDefault="006E0AEE" w:rsidP="006E0AEE">
      <w:pPr>
        <w:pStyle w:val="EndNoteBibliography"/>
        <w:ind w:left="720" w:hanging="720"/>
        <w:rPr>
          <w:noProof/>
        </w:rPr>
      </w:pPr>
      <w:r w:rsidRPr="006E0AEE">
        <w:rPr>
          <w:noProof/>
        </w:rPr>
        <w:t xml:space="preserve">Qian, H., Wang, Z., Li, C., &amp; Gao, X. (2020). Prioritised self-referential processing is modulated by emotional arousal. </w:t>
      </w:r>
      <w:r w:rsidRPr="006E0AEE">
        <w:rPr>
          <w:i/>
          <w:noProof/>
        </w:rPr>
        <w:t>Quarterly journal of experimental psychology, 73</w:t>
      </w:r>
      <w:r w:rsidRPr="006E0AEE">
        <w:rPr>
          <w:noProof/>
        </w:rPr>
        <w:t xml:space="preserve">(5), 688-697. </w:t>
      </w:r>
      <w:hyperlink r:id="rId79" w:history="1">
        <w:r w:rsidRPr="006E0AEE">
          <w:rPr>
            <w:rStyle w:val="ab"/>
            <w:noProof/>
          </w:rPr>
          <w:t>https://doi.org/10.1177/1747021819892158</w:t>
        </w:r>
      </w:hyperlink>
      <w:r w:rsidRPr="006E0AEE">
        <w:rPr>
          <w:noProof/>
        </w:rPr>
        <w:t xml:space="preserve"> </w:t>
      </w:r>
    </w:p>
    <w:p w14:paraId="6762312D" w14:textId="77777777" w:rsidR="006E0AEE" w:rsidRPr="006E0AEE" w:rsidRDefault="006E0AEE" w:rsidP="006E0AEE">
      <w:pPr>
        <w:pStyle w:val="EndNoteBibliography"/>
        <w:rPr>
          <w:noProof/>
        </w:rPr>
      </w:pPr>
    </w:p>
    <w:p w14:paraId="0D7F9963" w14:textId="285E198A" w:rsidR="006E0AEE" w:rsidRPr="006E0AEE" w:rsidRDefault="006E0AEE" w:rsidP="006E0AEE">
      <w:pPr>
        <w:pStyle w:val="EndNoteBibliography"/>
        <w:ind w:left="720" w:hanging="720"/>
        <w:rPr>
          <w:noProof/>
        </w:rPr>
      </w:pPr>
      <w:r w:rsidRPr="006E0AEE">
        <w:rPr>
          <w:noProof/>
        </w:rPr>
        <w:t xml:space="preserve">R Core Team. (2023). R: A Language and Environment for Statistical Computing. </w:t>
      </w:r>
      <w:hyperlink r:id="rId80" w:history="1">
        <w:r w:rsidRPr="006E0AEE">
          <w:rPr>
            <w:rStyle w:val="ab"/>
            <w:noProof/>
          </w:rPr>
          <w:t>https://www.R-project.org/</w:t>
        </w:r>
      </w:hyperlink>
      <w:r w:rsidRPr="006E0AEE">
        <w:rPr>
          <w:noProof/>
        </w:rPr>
        <w:t xml:space="preserve"> </w:t>
      </w:r>
    </w:p>
    <w:p w14:paraId="00DA6CBB" w14:textId="77777777" w:rsidR="006E0AEE" w:rsidRPr="006E0AEE" w:rsidRDefault="006E0AEE" w:rsidP="006E0AEE">
      <w:pPr>
        <w:pStyle w:val="EndNoteBibliography"/>
        <w:rPr>
          <w:noProof/>
        </w:rPr>
      </w:pPr>
    </w:p>
    <w:p w14:paraId="28C82E7A" w14:textId="77777777" w:rsidR="006E0AEE" w:rsidRPr="006E0AEE" w:rsidRDefault="006E0AEE" w:rsidP="006E0AEE">
      <w:pPr>
        <w:pStyle w:val="EndNoteBibliography"/>
        <w:ind w:left="720" w:hanging="720"/>
        <w:rPr>
          <w:noProof/>
        </w:rPr>
      </w:pPr>
      <w:r w:rsidRPr="006E0AEE">
        <w:rPr>
          <w:noProof/>
        </w:rPr>
        <w:t xml:space="preserve">Rad, M. S., Martingano, A. J., &amp; Ginges, J. (2018). Toward a psychology of Homo sapiens: Making psychological science more representative of the human population. </w:t>
      </w:r>
      <w:r w:rsidRPr="006E0AEE">
        <w:rPr>
          <w:i/>
          <w:noProof/>
        </w:rPr>
        <w:t>Proceedings of the National Academy of Sciences, 115</w:t>
      </w:r>
      <w:r w:rsidRPr="006E0AEE">
        <w:rPr>
          <w:noProof/>
        </w:rPr>
        <w:t xml:space="preserve">(45), 11401-11405. </w:t>
      </w:r>
    </w:p>
    <w:p w14:paraId="3293D0F8" w14:textId="77777777" w:rsidR="006E0AEE" w:rsidRPr="006E0AEE" w:rsidRDefault="006E0AEE" w:rsidP="006E0AEE">
      <w:pPr>
        <w:pStyle w:val="EndNoteBibliography"/>
        <w:rPr>
          <w:noProof/>
        </w:rPr>
      </w:pPr>
    </w:p>
    <w:p w14:paraId="6CE82676" w14:textId="63FF7571" w:rsidR="006E0AEE" w:rsidRPr="006E0AEE" w:rsidRDefault="006E0AEE" w:rsidP="006E0AEE">
      <w:pPr>
        <w:pStyle w:val="EndNoteBibliography"/>
        <w:ind w:left="720" w:hanging="720"/>
        <w:rPr>
          <w:noProof/>
        </w:rPr>
      </w:pPr>
      <w:r w:rsidRPr="006E0AEE">
        <w:rPr>
          <w:noProof/>
        </w:rPr>
        <w:t xml:space="preserve">Revelle, W. R. (2017). psych: Procedures for personality and psychological research. </w:t>
      </w:r>
      <w:hyperlink r:id="rId81" w:history="1">
        <w:r w:rsidRPr="006E0AEE">
          <w:rPr>
            <w:rStyle w:val="ab"/>
            <w:noProof/>
          </w:rPr>
          <w:t>https://CRAN.R-project.org/package=psych</w:t>
        </w:r>
      </w:hyperlink>
      <w:r w:rsidRPr="006E0AEE">
        <w:rPr>
          <w:noProof/>
        </w:rPr>
        <w:t xml:space="preserve"> </w:t>
      </w:r>
    </w:p>
    <w:p w14:paraId="43D369AA" w14:textId="77777777" w:rsidR="006E0AEE" w:rsidRPr="006E0AEE" w:rsidRDefault="006E0AEE" w:rsidP="006E0AEE">
      <w:pPr>
        <w:pStyle w:val="EndNoteBibliography"/>
        <w:rPr>
          <w:noProof/>
        </w:rPr>
      </w:pPr>
    </w:p>
    <w:p w14:paraId="17C886EE" w14:textId="30A99643" w:rsidR="006E0AEE" w:rsidRPr="006E0AEE" w:rsidRDefault="006E0AEE" w:rsidP="006E0AEE">
      <w:pPr>
        <w:pStyle w:val="EndNoteBibliography"/>
        <w:ind w:left="720" w:hanging="720"/>
        <w:rPr>
          <w:noProof/>
        </w:rPr>
      </w:pPr>
      <w:r w:rsidRPr="006E0AEE">
        <w:rPr>
          <w:noProof/>
        </w:rPr>
        <w:t xml:space="preserve">Rogers, T. B., Kuiper, N. A., &amp; Kirker, W. S. (1977, Sep). Self-reference and the encoding of personal information. </w:t>
      </w:r>
      <w:r w:rsidRPr="006E0AEE">
        <w:rPr>
          <w:i/>
          <w:noProof/>
        </w:rPr>
        <w:t>J Pers Soc Psychol, 35</w:t>
      </w:r>
      <w:r w:rsidRPr="006E0AEE">
        <w:rPr>
          <w:noProof/>
        </w:rPr>
        <w:t xml:space="preserve">(9), 677-688. </w:t>
      </w:r>
      <w:hyperlink r:id="rId82" w:history="1">
        <w:r w:rsidRPr="006E0AEE">
          <w:rPr>
            <w:rStyle w:val="ab"/>
            <w:noProof/>
          </w:rPr>
          <w:t>https://doi.org/10.1037//0022-3514.35.9.677</w:t>
        </w:r>
      </w:hyperlink>
      <w:r w:rsidRPr="006E0AEE">
        <w:rPr>
          <w:noProof/>
        </w:rPr>
        <w:t xml:space="preserve"> </w:t>
      </w:r>
    </w:p>
    <w:p w14:paraId="5DDB263C" w14:textId="77777777" w:rsidR="006E0AEE" w:rsidRPr="006E0AEE" w:rsidRDefault="006E0AEE" w:rsidP="006E0AEE">
      <w:pPr>
        <w:pStyle w:val="EndNoteBibliography"/>
        <w:rPr>
          <w:noProof/>
        </w:rPr>
      </w:pPr>
    </w:p>
    <w:p w14:paraId="1875D1E0" w14:textId="16BD2C6D" w:rsidR="006E0AEE" w:rsidRPr="006E0AEE" w:rsidRDefault="006E0AEE" w:rsidP="006E0AEE">
      <w:pPr>
        <w:pStyle w:val="EndNoteBibliography"/>
        <w:ind w:left="720" w:hanging="720"/>
        <w:rPr>
          <w:noProof/>
        </w:rPr>
      </w:pPr>
      <w:r w:rsidRPr="006E0AEE">
        <w:rPr>
          <w:noProof/>
        </w:rPr>
        <w:t xml:space="preserve">Schäfer, S., &amp; Frings, C. (2019). Understanding self-prioritisation: The prioritisation of self-relevant stimuli and its relation to the individual self-esteem. </w:t>
      </w:r>
      <w:r w:rsidRPr="006E0AEE">
        <w:rPr>
          <w:i/>
          <w:noProof/>
        </w:rPr>
        <w:t>Journal of cognitive psychology, 31</w:t>
      </w:r>
      <w:r w:rsidRPr="006E0AEE">
        <w:rPr>
          <w:noProof/>
        </w:rPr>
        <w:t xml:space="preserve">(8), 813-824. </w:t>
      </w:r>
      <w:hyperlink r:id="rId83" w:history="1">
        <w:r w:rsidRPr="006E0AEE">
          <w:rPr>
            <w:rStyle w:val="ab"/>
            <w:noProof/>
          </w:rPr>
          <w:t>https://doi.org/10.1080/20445911.2019.1686393</w:t>
        </w:r>
      </w:hyperlink>
      <w:r w:rsidRPr="006E0AEE">
        <w:rPr>
          <w:noProof/>
        </w:rPr>
        <w:t xml:space="preserve"> </w:t>
      </w:r>
    </w:p>
    <w:p w14:paraId="77F38917" w14:textId="77777777" w:rsidR="006E0AEE" w:rsidRPr="006E0AEE" w:rsidRDefault="006E0AEE" w:rsidP="006E0AEE">
      <w:pPr>
        <w:pStyle w:val="EndNoteBibliography"/>
        <w:rPr>
          <w:noProof/>
        </w:rPr>
      </w:pPr>
    </w:p>
    <w:p w14:paraId="4764A3C2" w14:textId="52FEE71C" w:rsidR="006E0AEE" w:rsidRPr="006E0AEE" w:rsidRDefault="006E0AEE" w:rsidP="006E0AEE">
      <w:pPr>
        <w:pStyle w:val="EndNoteBibliography"/>
        <w:ind w:left="720" w:hanging="720"/>
        <w:rPr>
          <w:noProof/>
        </w:rPr>
      </w:pPr>
      <w:r w:rsidRPr="006E0AEE">
        <w:rPr>
          <w:noProof/>
        </w:rPr>
        <w:lastRenderedPageBreak/>
        <w:t xml:space="preserve">Shapiro, K. L., Caldwell, J., &amp; Sorensen, R. E. (1997). Personal names and the attentional blink: a visual "cocktail party" effect. </w:t>
      </w:r>
      <w:r w:rsidRPr="006E0AEE">
        <w:rPr>
          <w:i/>
          <w:noProof/>
        </w:rPr>
        <w:t>J Exp Psychol Hum Percept Perform, 23</w:t>
      </w:r>
      <w:r w:rsidRPr="006E0AEE">
        <w:rPr>
          <w:noProof/>
        </w:rPr>
        <w:t xml:space="preserve">(2), 504-514. </w:t>
      </w:r>
      <w:hyperlink r:id="rId84" w:history="1">
        <w:r w:rsidRPr="006E0AEE">
          <w:rPr>
            <w:rStyle w:val="ab"/>
            <w:noProof/>
          </w:rPr>
          <w:t>https://doi.org/10.1037//0096-1523.23.2.504</w:t>
        </w:r>
      </w:hyperlink>
      <w:r w:rsidRPr="006E0AEE">
        <w:rPr>
          <w:noProof/>
        </w:rPr>
        <w:t xml:space="preserve"> </w:t>
      </w:r>
    </w:p>
    <w:p w14:paraId="2B7CD7AA" w14:textId="77777777" w:rsidR="006E0AEE" w:rsidRPr="006E0AEE" w:rsidRDefault="006E0AEE" w:rsidP="006E0AEE">
      <w:pPr>
        <w:pStyle w:val="EndNoteBibliography"/>
        <w:rPr>
          <w:noProof/>
        </w:rPr>
      </w:pPr>
    </w:p>
    <w:p w14:paraId="5766A747" w14:textId="77777777" w:rsidR="006E0AEE" w:rsidRPr="006E0AEE" w:rsidRDefault="006E0AEE" w:rsidP="006E0AEE">
      <w:pPr>
        <w:pStyle w:val="EndNoteBibliography"/>
        <w:ind w:left="720" w:hanging="720"/>
        <w:rPr>
          <w:noProof/>
        </w:rPr>
      </w:pPr>
      <w:r w:rsidRPr="006E0AEE">
        <w:rPr>
          <w:noProof/>
        </w:rPr>
        <w:t xml:space="preserve">Siegelman, N., Bogaerts, L., &amp; Frost, R. (2017). Measuring individual differences in statistical learning: Current pitfalls and possible solutions. </w:t>
      </w:r>
      <w:r w:rsidRPr="006E0AEE">
        <w:rPr>
          <w:i/>
          <w:noProof/>
        </w:rPr>
        <w:t>Behavior Research Methods, 49</w:t>
      </w:r>
      <w:r w:rsidRPr="006E0AEE">
        <w:rPr>
          <w:noProof/>
        </w:rPr>
        <w:t xml:space="preserve">, 418-432. </w:t>
      </w:r>
    </w:p>
    <w:p w14:paraId="71EBB757" w14:textId="77777777" w:rsidR="006E0AEE" w:rsidRPr="006E0AEE" w:rsidRDefault="006E0AEE" w:rsidP="006E0AEE">
      <w:pPr>
        <w:pStyle w:val="EndNoteBibliography"/>
        <w:rPr>
          <w:noProof/>
        </w:rPr>
      </w:pPr>
    </w:p>
    <w:p w14:paraId="0C96643C" w14:textId="1A009A39" w:rsidR="006E0AEE" w:rsidRPr="006E0AEE" w:rsidRDefault="006E0AEE" w:rsidP="006E0AEE">
      <w:pPr>
        <w:pStyle w:val="EndNoteBibliography"/>
        <w:ind w:left="720" w:hanging="720"/>
        <w:rPr>
          <w:noProof/>
        </w:rPr>
      </w:pPr>
      <w:r w:rsidRPr="006E0AEE">
        <w:rPr>
          <w:noProof/>
        </w:rPr>
        <w:t xml:space="preserve">Stoeber, J., &amp; Eysenck, M. W. (2008). Perfectionism and efficiency: Accuracy, response bias, and invested time in proof-reading performance. </w:t>
      </w:r>
      <w:r w:rsidRPr="006E0AEE">
        <w:rPr>
          <w:i/>
          <w:noProof/>
        </w:rPr>
        <w:t>Journal of research in personality, 42</w:t>
      </w:r>
      <w:r w:rsidRPr="006E0AEE">
        <w:rPr>
          <w:noProof/>
        </w:rPr>
        <w:t xml:space="preserve">(6), 1673-1678. </w:t>
      </w:r>
      <w:hyperlink r:id="rId85" w:history="1">
        <w:r w:rsidRPr="006E0AEE">
          <w:rPr>
            <w:rStyle w:val="ab"/>
            <w:noProof/>
          </w:rPr>
          <w:t>https://doi.org/10.1016/j.jrp.2008.08.001</w:t>
        </w:r>
      </w:hyperlink>
      <w:r w:rsidRPr="006E0AEE">
        <w:rPr>
          <w:noProof/>
        </w:rPr>
        <w:t xml:space="preserve"> </w:t>
      </w:r>
    </w:p>
    <w:p w14:paraId="2E5854ED" w14:textId="77777777" w:rsidR="006E0AEE" w:rsidRPr="006E0AEE" w:rsidRDefault="006E0AEE" w:rsidP="006E0AEE">
      <w:pPr>
        <w:pStyle w:val="EndNoteBibliography"/>
        <w:rPr>
          <w:noProof/>
        </w:rPr>
      </w:pPr>
    </w:p>
    <w:p w14:paraId="3A599096" w14:textId="20478CE7" w:rsidR="006E0AEE" w:rsidRPr="006E0AEE" w:rsidRDefault="006E0AEE" w:rsidP="006E0AEE">
      <w:pPr>
        <w:pStyle w:val="EndNoteBibliography"/>
        <w:ind w:left="720" w:hanging="720"/>
        <w:rPr>
          <w:noProof/>
        </w:rPr>
      </w:pPr>
      <w:r w:rsidRPr="006E0AEE">
        <w:rPr>
          <w:noProof/>
        </w:rPr>
        <w:t xml:space="preserve">Strachan, J. W., Constable, M. D., &amp; Knoblich, G. (2020). It goes with the territory: Ownership across spatial boundaries. </w:t>
      </w:r>
      <w:r w:rsidRPr="006E0AEE">
        <w:rPr>
          <w:i/>
          <w:noProof/>
        </w:rPr>
        <w:t>Journal of Experimental Psychology: Human Perception and Performance, 46</w:t>
      </w:r>
      <w:r w:rsidRPr="006E0AEE">
        <w:rPr>
          <w:noProof/>
        </w:rPr>
        <w:t xml:space="preserve">(8), 789. </w:t>
      </w:r>
      <w:hyperlink r:id="rId86" w:history="1">
        <w:r w:rsidRPr="006E0AEE">
          <w:rPr>
            <w:rStyle w:val="ab"/>
            <w:noProof/>
          </w:rPr>
          <w:t>https://doi.org/10.1037/xhp0000742</w:t>
        </w:r>
      </w:hyperlink>
      <w:r w:rsidRPr="006E0AEE">
        <w:rPr>
          <w:noProof/>
        </w:rPr>
        <w:t xml:space="preserve"> </w:t>
      </w:r>
    </w:p>
    <w:p w14:paraId="15C11A47" w14:textId="77777777" w:rsidR="006E0AEE" w:rsidRPr="006E0AEE" w:rsidRDefault="006E0AEE" w:rsidP="006E0AEE">
      <w:pPr>
        <w:pStyle w:val="EndNoteBibliography"/>
        <w:rPr>
          <w:noProof/>
        </w:rPr>
      </w:pPr>
    </w:p>
    <w:p w14:paraId="7F1A82B4" w14:textId="74BFEEFE" w:rsidR="006E0AEE" w:rsidRPr="006E0AEE" w:rsidRDefault="006E0AEE" w:rsidP="006E0AEE">
      <w:pPr>
        <w:pStyle w:val="EndNoteBibliography"/>
        <w:ind w:left="720" w:hanging="720"/>
        <w:rPr>
          <w:noProof/>
        </w:rPr>
      </w:pPr>
      <w:r w:rsidRPr="006E0AEE">
        <w:rPr>
          <w:noProof/>
        </w:rPr>
        <w:t xml:space="preserve">Sui, J., He, X., &amp; Humphreys, G. W. (2012). Perceptual effects of social salience: Evidence from self-prioritization effects on perceptual matching. </w:t>
      </w:r>
      <w:r w:rsidRPr="006E0AEE">
        <w:rPr>
          <w:i/>
          <w:noProof/>
        </w:rPr>
        <w:t>Journal of experimental psychology. Human perception and performance, 38</w:t>
      </w:r>
      <w:r w:rsidRPr="006E0AEE">
        <w:rPr>
          <w:noProof/>
        </w:rPr>
        <w:t xml:space="preserve">(5), 1105-1117. </w:t>
      </w:r>
      <w:hyperlink r:id="rId87" w:history="1">
        <w:r w:rsidRPr="006E0AEE">
          <w:rPr>
            <w:rStyle w:val="ab"/>
            <w:noProof/>
          </w:rPr>
          <w:t>https://doi.org/10.1037/a0029792</w:t>
        </w:r>
      </w:hyperlink>
      <w:r w:rsidRPr="006E0AEE">
        <w:rPr>
          <w:noProof/>
        </w:rPr>
        <w:t xml:space="preserve"> </w:t>
      </w:r>
    </w:p>
    <w:p w14:paraId="44F00E61" w14:textId="77777777" w:rsidR="006E0AEE" w:rsidRPr="006E0AEE" w:rsidRDefault="006E0AEE" w:rsidP="006E0AEE">
      <w:pPr>
        <w:pStyle w:val="EndNoteBibliography"/>
        <w:rPr>
          <w:noProof/>
        </w:rPr>
      </w:pPr>
    </w:p>
    <w:p w14:paraId="2824502E" w14:textId="2FA82762" w:rsidR="006E0AEE" w:rsidRPr="006E0AEE" w:rsidRDefault="006E0AEE" w:rsidP="006E0AEE">
      <w:pPr>
        <w:pStyle w:val="EndNoteBibliography"/>
        <w:ind w:left="720" w:hanging="720"/>
        <w:rPr>
          <w:noProof/>
        </w:rPr>
      </w:pPr>
      <w:r w:rsidRPr="006E0AEE">
        <w:rPr>
          <w:noProof/>
        </w:rPr>
        <w:t xml:space="preserve">Sui, J., &amp; Humphreys, G. W. (2013, Nov). Self-referential processing is distinct from semantic elaboration: Evidence from long-term memory effects in a patient with amnesia and semantic impairments. </w:t>
      </w:r>
      <w:r w:rsidRPr="006E0AEE">
        <w:rPr>
          <w:i/>
          <w:noProof/>
        </w:rPr>
        <w:t>Neuropsychologia, 51</w:t>
      </w:r>
      <w:r w:rsidRPr="006E0AEE">
        <w:rPr>
          <w:noProof/>
        </w:rPr>
        <w:t xml:space="preserve">(13), 2663-2673. </w:t>
      </w:r>
      <w:hyperlink r:id="rId88" w:history="1">
        <w:r w:rsidRPr="006E0AEE">
          <w:rPr>
            <w:rStyle w:val="ab"/>
            <w:noProof/>
          </w:rPr>
          <w:t>https://doi.org/10.1016/j.neuropsychologia.2013.07.025</w:t>
        </w:r>
      </w:hyperlink>
      <w:r w:rsidRPr="006E0AEE">
        <w:rPr>
          <w:noProof/>
        </w:rPr>
        <w:t xml:space="preserve"> </w:t>
      </w:r>
    </w:p>
    <w:p w14:paraId="6034EA00" w14:textId="77777777" w:rsidR="006E0AEE" w:rsidRPr="006E0AEE" w:rsidRDefault="006E0AEE" w:rsidP="006E0AEE">
      <w:pPr>
        <w:pStyle w:val="EndNoteBibliography"/>
        <w:rPr>
          <w:noProof/>
        </w:rPr>
      </w:pPr>
    </w:p>
    <w:p w14:paraId="10C44C5A" w14:textId="30E7EA47" w:rsidR="006E0AEE" w:rsidRPr="006E0AEE" w:rsidRDefault="006E0AEE" w:rsidP="006E0AEE">
      <w:pPr>
        <w:pStyle w:val="EndNoteBibliography"/>
        <w:ind w:left="720" w:hanging="720"/>
        <w:rPr>
          <w:noProof/>
        </w:rPr>
      </w:pPr>
      <w:r w:rsidRPr="006E0AEE">
        <w:rPr>
          <w:noProof/>
        </w:rPr>
        <w:t xml:space="preserve">Sui, J., &amp; Humphreys, G. W. (2017). The self survives extinction: Self-association biases attention in patients with visual extinction. </w:t>
      </w:r>
      <w:r w:rsidRPr="006E0AEE">
        <w:rPr>
          <w:i/>
          <w:noProof/>
        </w:rPr>
        <w:t>Cortex, 95</w:t>
      </w:r>
      <w:r w:rsidRPr="006E0AEE">
        <w:rPr>
          <w:noProof/>
        </w:rPr>
        <w:t xml:space="preserve">, 248-256. </w:t>
      </w:r>
      <w:hyperlink r:id="rId89" w:history="1">
        <w:r w:rsidRPr="006E0AEE">
          <w:rPr>
            <w:rStyle w:val="ab"/>
            <w:noProof/>
          </w:rPr>
          <w:t>https://doi.org/10.1016/j.cortex.2017.08.006</w:t>
        </w:r>
      </w:hyperlink>
      <w:r w:rsidRPr="006E0AEE">
        <w:rPr>
          <w:noProof/>
        </w:rPr>
        <w:t xml:space="preserve"> </w:t>
      </w:r>
    </w:p>
    <w:p w14:paraId="21BE9C7A" w14:textId="77777777" w:rsidR="006E0AEE" w:rsidRPr="006E0AEE" w:rsidRDefault="006E0AEE" w:rsidP="006E0AEE">
      <w:pPr>
        <w:pStyle w:val="EndNoteBibliography"/>
        <w:rPr>
          <w:noProof/>
        </w:rPr>
      </w:pPr>
    </w:p>
    <w:p w14:paraId="31BD6DD2" w14:textId="065C84B7" w:rsidR="006E0AEE" w:rsidRPr="006E0AEE" w:rsidRDefault="006E0AEE" w:rsidP="006E0AEE">
      <w:pPr>
        <w:pStyle w:val="EndNoteBibliography"/>
        <w:ind w:left="720" w:hanging="720"/>
        <w:rPr>
          <w:noProof/>
        </w:rPr>
      </w:pPr>
      <w:r w:rsidRPr="006E0AEE">
        <w:rPr>
          <w:noProof/>
        </w:rPr>
        <w:t xml:space="preserve">Svensson, S. L., Golubickis, M., Maclean, H., Falbén, J. K., Persson, L. M., Tsamadi, D., Caughey, S., Sahraie, A., &amp; Macrae, C. N. (2022). More or less of me and you: self-relevance augments the effects of item probability on stimulus prioritization. </w:t>
      </w:r>
      <w:r w:rsidRPr="006E0AEE">
        <w:rPr>
          <w:i/>
          <w:noProof/>
        </w:rPr>
        <w:t>Psychological Research, 86</w:t>
      </w:r>
      <w:r w:rsidRPr="006E0AEE">
        <w:rPr>
          <w:noProof/>
        </w:rPr>
        <w:t xml:space="preserve">(4), 1145-1164. </w:t>
      </w:r>
      <w:hyperlink r:id="rId90" w:history="1">
        <w:r w:rsidRPr="006E0AEE">
          <w:rPr>
            <w:rStyle w:val="ab"/>
            <w:noProof/>
          </w:rPr>
          <w:t>https://doi.org/10.1007/s00426-021-01562-x</w:t>
        </w:r>
      </w:hyperlink>
      <w:r w:rsidRPr="006E0AEE">
        <w:rPr>
          <w:noProof/>
        </w:rPr>
        <w:t xml:space="preserve"> </w:t>
      </w:r>
    </w:p>
    <w:p w14:paraId="45B10382" w14:textId="77777777" w:rsidR="006E0AEE" w:rsidRPr="006E0AEE" w:rsidRDefault="006E0AEE" w:rsidP="006E0AEE">
      <w:pPr>
        <w:pStyle w:val="EndNoteBibliography"/>
        <w:rPr>
          <w:noProof/>
        </w:rPr>
      </w:pPr>
    </w:p>
    <w:p w14:paraId="3C02DBEA" w14:textId="22990BDB" w:rsidR="006E0AEE" w:rsidRPr="006E0AEE" w:rsidRDefault="006E0AEE" w:rsidP="006E0AEE">
      <w:pPr>
        <w:pStyle w:val="EndNoteBibliography"/>
        <w:ind w:left="720" w:hanging="720"/>
        <w:rPr>
          <w:noProof/>
        </w:rPr>
      </w:pPr>
      <w:r w:rsidRPr="006E0AEE">
        <w:rPr>
          <w:noProof/>
        </w:rPr>
        <w:t xml:space="preserve">Symons, C. S., &amp; Johnson, B. T. (1997, May). The self-reference effect in memory: a meta-analysis. </w:t>
      </w:r>
      <w:r w:rsidRPr="006E0AEE">
        <w:rPr>
          <w:i/>
          <w:noProof/>
        </w:rPr>
        <w:t>Psychological Bulletin, 121</w:t>
      </w:r>
      <w:r w:rsidRPr="006E0AEE">
        <w:rPr>
          <w:noProof/>
        </w:rPr>
        <w:t xml:space="preserve">(3), 371-394. </w:t>
      </w:r>
      <w:hyperlink r:id="rId91" w:history="1">
        <w:r w:rsidRPr="006E0AEE">
          <w:rPr>
            <w:rStyle w:val="ab"/>
            <w:noProof/>
          </w:rPr>
          <w:t>https://doi.org/10.1037/0033-2909.121.3.371</w:t>
        </w:r>
      </w:hyperlink>
      <w:r w:rsidRPr="006E0AEE">
        <w:rPr>
          <w:noProof/>
        </w:rPr>
        <w:t xml:space="preserve"> </w:t>
      </w:r>
    </w:p>
    <w:p w14:paraId="379D273D" w14:textId="77777777" w:rsidR="006E0AEE" w:rsidRPr="006E0AEE" w:rsidRDefault="006E0AEE" w:rsidP="006E0AEE">
      <w:pPr>
        <w:pStyle w:val="EndNoteBibliography"/>
        <w:rPr>
          <w:noProof/>
        </w:rPr>
      </w:pPr>
    </w:p>
    <w:p w14:paraId="15C4DB0A" w14:textId="3B60FD86" w:rsidR="006E0AEE" w:rsidRPr="006E0AEE" w:rsidRDefault="006E0AEE" w:rsidP="006E0AEE">
      <w:pPr>
        <w:pStyle w:val="EndNoteBibliography"/>
        <w:ind w:left="720" w:hanging="720"/>
        <w:rPr>
          <w:noProof/>
        </w:rPr>
      </w:pPr>
      <w:r w:rsidRPr="006E0AEE">
        <w:rPr>
          <w:noProof/>
        </w:rPr>
        <w:t xml:space="preserve">Turk, D. J., Heatherton, T. F., Kelley, W. M., Funnell, M. G., Gazzaniga, M. S., &amp; Macrae, C. N. (2002). Mike or me? Self-recognition in a split-brain patient. </w:t>
      </w:r>
      <w:r w:rsidRPr="006E0AEE">
        <w:rPr>
          <w:i/>
          <w:noProof/>
        </w:rPr>
        <w:t>Nature neuroscience, 5</w:t>
      </w:r>
      <w:r w:rsidRPr="006E0AEE">
        <w:rPr>
          <w:noProof/>
        </w:rPr>
        <w:t xml:space="preserve">(9), 841-842. </w:t>
      </w:r>
      <w:hyperlink r:id="rId92" w:history="1">
        <w:r w:rsidRPr="006E0AEE">
          <w:rPr>
            <w:rStyle w:val="ab"/>
            <w:noProof/>
          </w:rPr>
          <w:t>https://doi.org/10.1038/nn907</w:t>
        </w:r>
      </w:hyperlink>
      <w:r w:rsidRPr="006E0AEE">
        <w:rPr>
          <w:noProof/>
        </w:rPr>
        <w:t xml:space="preserve"> </w:t>
      </w:r>
    </w:p>
    <w:p w14:paraId="5C8C0388" w14:textId="77777777" w:rsidR="006E0AEE" w:rsidRPr="006E0AEE" w:rsidRDefault="006E0AEE" w:rsidP="006E0AEE">
      <w:pPr>
        <w:pStyle w:val="EndNoteBibliography"/>
        <w:rPr>
          <w:noProof/>
        </w:rPr>
      </w:pPr>
    </w:p>
    <w:p w14:paraId="2E2C1D3A" w14:textId="77777777" w:rsidR="006E0AEE" w:rsidRPr="006E0AEE" w:rsidRDefault="006E0AEE" w:rsidP="006E0AEE">
      <w:pPr>
        <w:pStyle w:val="EndNoteBibliography"/>
        <w:ind w:left="720" w:hanging="720"/>
        <w:rPr>
          <w:noProof/>
        </w:rPr>
      </w:pPr>
      <w:r w:rsidRPr="006E0AEE">
        <w:rPr>
          <w:noProof/>
        </w:rPr>
        <w:t xml:space="preserve">Viechtbauer, W. (2010). Conducting meta-analyses in R with the metafor package. </w:t>
      </w:r>
      <w:r w:rsidRPr="006E0AEE">
        <w:rPr>
          <w:i/>
          <w:noProof/>
        </w:rPr>
        <w:t>Journal of statistical software, 36</w:t>
      </w:r>
      <w:r w:rsidRPr="006E0AEE">
        <w:rPr>
          <w:noProof/>
        </w:rPr>
        <w:t xml:space="preserve">, 1-48. </w:t>
      </w:r>
    </w:p>
    <w:p w14:paraId="17A7D00D" w14:textId="77777777" w:rsidR="006E0AEE" w:rsidRPr="006E0AEE" w:rsidRDefault="006E0AEE" w:rsidP="006E0AEE">
      <w:pPr>
        <w:pStyle w:val="EndNoteBibliography"/>
        <w:rPr>
          <w:noProof/>
        </w:rPr>
      </w:pPr>
    </w:p>
    <w:p w14:paraId="74CE9111" w14:textId="77777777" w:rsidR="006E0AEE" w:rsidRPr="006E0AEE" w:rsidRDefault="006E0AEE" w:rsidP="006E0AEE">
      <w:pPr>
        <w:pStyle w:val="EndNoteBibliography"/>
        <w:ind w:left="720" w:hanging="720"/>
        <w:rPr>
          <w:noProof/>
        </w:rPr>
      </w:pPr>
      <w:r w:rsidRPr="006E0AEE">
        <w:rPr>
          <w:noProof/>
        </w:rPr>
        <w:lastRenderedPageBreak/>
        <w:t xml:space="preserve">Voss, A., &amp; Voss, J. (2007). Fast-dm: A free program for efficient diffusion model analysis. </w:t>
      </w:r>
      <w:r w:rsidRPr="006E0AEE">
        <w:rPr>
          <w:i/>
          <w:noProof/>
        </w:rPr>
        <w:t>Behavior Research Methods, 39</w:t>
      </w:r>
      <w:r w:rsidRPr="006E0AEE">
        <w:rPr>
          <w:noProof/>
        </w:rPr>
        <w:t xml:space="preserve">(4), 767-775. </w:t>
      </w:r>
    </w:p>
    <w:p w14:paraId="230E43D9" w14:textId="77777777" w:rsidR="006E0AEE" w:rsidRPr="006E0AEE" w:rsidRDefault="006E0AEE" w:rsidP="006E0AEE">
      <w:pPr>
        <w:pStyle w:val="EndNoteBibliography"/>
        <w:rPr>
          <w:noProof/>
        </w:rPr>
      </w:pPr>
    </w:p>
    <w:p w14:paraId="40060741" w14:textId="77777777" w:rsidR="006E0AEE" w:rsidRPr="006E0AEE" w:rsidRDefault="006E0AEE" w:rsidP="006E0AEE">
      <w:pPr>
        <w:pStyle w:val="EndNoteBibliography"/>
        <w:ind w:left="720" w:hanging="720"/>
        <w:rPr>
          <w:noProof/>
        </w:rPr>
      </w:pPr>
      <w:r w:rsidRPr="006E0AEE">
        <w:rPr>
          <w:noProof/>
        </w:rPr>
        <w:t xml:space="preserve">Wabersich, D., &amp; Vandekerckhove, J. (2014). The RWiener Package: an R Package Providing Distribution Functions for the Wiener Diffusion Model. </w:t>
      </w:r>
      <w:r w:rsidRPr="006E0AEE">
        <w:rPr>
          <w:i/>
          <w:noProof/>
        </w:rPr>
        <w:t>R Journal, 6</w:t>
      </w:r>
      <w:r w:rsidRPr="006E0AEE">
        <w:rPr>
          <w:noProof/>
        </w:rPr>
        <w:t xml:space="preserve">(1). </w:t>
      </w:r>
    </w:p>
    <w:p w14:paraId="3BE8E1BB" w14:textId="77777777" w:rsidR="006E0AEE" w:rsidRPr="006E0AEE" w:rsidRDefault="006E0AEE" w:rsidP="006E0AEE">
      <w:pPr>
        <w:pStyle w:val="EndNoteBibliography"/>
        <w:rPr>
          <w:noProof/>
        </w:rPr>
      </w:pPr>
    </w:p>
    <w:p w14:paraId="552C8CB9" w14:textId="4BD6421D" w:rsidR="006E0AEE" w:rsidRPr="006E0AEE" w:rsidRDefault="006E0AEE" w:rsidP="006E0AEE">
      <w:pPr>
        <w:pStyle w:val="EndNoteBibliography"/>
        <w:ind w:left="720" w:hanging="720"/>
        <w:rPr>
          <w:noProof/>
        </w:rPr>
      </w:pPr>
      <w:r w:rsidRPr="006E0AEE">
        <w:rPr>
          <w:noProof/>
        </w:rPr>
        <w:t xml:space="preserve">Wagenmakers, E.-J., Van Der Maas, H. L., &amp; Grasman, R. P. (2007). An EZ-diffusion model for response time and accuracy. </w:t>
      </w:r>
      <w:r w:rsidRPr="006E0AEE">
        <w:rPr>
          <w:i/>
          <w:noProof/>
        </w:rPr>
        <w:t>Psychonomic Bulletin &amp; Review, 14</w:t>
      </w:r>
      <w:r w:rsidRPr="006E0AEE">
        <w:rPr>
          <w:noProof/>
        </w:rPr>
        <w:t xml:space="preserve">(1), 3-22. </w:t>
      </w:r>
      <w:hyperlink r:id="rId93" w:history="1">
        <w:r w:rsidRPr="006E0AEE">
          <w:rPr>
            <w:rStyle w:val="ab"/>
            <w:noProof/>
          </w:rPr>
          <w:t>https://doi.org/10.3758/BF03194023</w:t>
        </w:r>
      </w:hyperlink>
      <w:r w:rsidRPr="006E0AEE">
        <w:rPr>
          <w:noProof/>
        </w:rPr>
        <w:t xml:space="preserve"> </w:t>
      </w:r>
    </w:p>
    <w:p w14:paraId="3A12E192" w14:textId="77777777" w:rsidR="006E0AEE" w:rsidRPr="006E0AEE" w:rsidRDefault="006E0AEE" w:rsidP="006E0AEE">
      <w:pPr>
        <w:pStyle w:val="EndNoteBibliography"/>
        <w:rPr>
          <w:noProof/>
        </w:rPr>
      </w:pPr>
    </w:p>
    <w:p w14:paraId="60C08BEA" w14:textId="440514D8" w:rsidR="006E0AEE" w:rsidRPr="006E0AEE" w:rsidRDefault="006E0AEE" w:rsidP="006E0AEE">
      <w:pPr>
        <w:pStyle w:val="EndNoteBibliography"/>
        <w:ind w:left="720" w:hanging="720"/>
        <w:rPr>
          <w:noProof/>
        </w:rPr>
      </w:pPr>
      <w:r w:rsidRPr="006E0AEE">
        <w:rPr>
          <w:noProof/>
        </w:rPr>
        <w:t xml:space="preserve">Wiecki, T. V., Sofer, I., &amp; Frank, M. J. (2013). HDDM: Hierarchical Bayesian estimation of the Drift-Diffusion Model in Python. </w:t>
      </w:r>
      <w:r w:rsidRPr="006E0AEE">
        <w:rPr>
          <w:i/>
          <w:noProof/>
        </w:rPr>
        <w:t>Frontiers in neuroinformatics, 7</w:t>
      </w:r>
      <w:r w:rsidRPr="006E0AEE">
        <w:rPr>
          <w:noProof/>
        </w:rPr>
        <w:t xml:space="preserve">, 14. </w:t>
      </w:r>
      <w:hyperlink r:id="rId94" w:history="1">
        <w:r w:rsidRPr="006E0AEE">
          <w:rPr>
            <w:rStyle w:val="ab"/>
            <w:noProof/>
          </w:rPr>
          <w:t>https://doi.org/10.3389/fninf.2013.00014</w:t>
        </w:r>
      </w:hyperlink>
      <w:r w:rsidRPr="006E0AEE">
        <w:rPr>
          <w:noProof/>
        </w:rPr>
        <w:t xml:space="preserve"> </w:t>
      </w:r>
    </w:p>
    <w:p w14:paraId="6FD32748" w14:textId="77777777" w:rsidR="006E0AEE" w:rsidRPr="006E0AEE" w:rsidRDefault="006E0AEE" w:rsidP="006E0AEE">
      <w:pPr>
        <w:pStyle w:val="EndNoteBibliography"/>
        <w:rPr>
          <w:noProof/>
        </w:rPr>
      </w:pPr>
    </w:p>
    <w:p w14:paraId="61169EA0" w14:textId="15FED6B0" w:rsidR="006E0AEE" w:rsidRPr="006E0AEE" w:rsidRDefault="006E0AEE" w:rsidP="006E0AEE">
      <w:pPr>
        <w:pStyle w:val="EndNoteBibliography"/>
        <w:ind w:left="720" w:hanging="720"/>
        <w:rPr>
          <w:noProof/>
        </w:rPr>
      </w:pPr>
      <w:r w:rsidRPr="006E0AEE">
        <w:rPr>
          <w:noProof/>
        </w:rPr>
        <w:t xml:space="preserve">Wilson, R. C., &amp; Collins, A. G. E. (2019, 2019/11/26). Ten simple rules for the computational modeling of behavioral data. </w:t>
      </w:r>
      <w:r w:rsidRPr="006E0AEE">
        <w:rPr>
          <w:i/>
          <w:noProof/>
        </w:rPr>
        <w:t>Elife, 8</w:t>
      </w:r>
      <w:r w:rsidRPr="006E0AEE">
        <w:rPr>
          <w:noProof/>
        </w:rPr>
        <w:t xml:space="preserve">, e49547. </w:t>
      </w:r>
      <w:hyperlink r:id="rId95" w:history="1">
        <w:r w:rsidRPr="006E0AEE">
          <w:rPr>
            <w:rStyle w:val="ab"/>
            <w:noProof/>
          </w:rPr>
          <w:t>https://doi.org/10.7554/eLife.49547</w:t>
        </w:r>
      </w:hyperlink>
      <w:r w:rsidRPr="006E0AEE">
        <w:rPr>
          <w:noProof/>
        </w:rPr>
        <w:t xml:space="preserve"> </w:t>
      </w:r>
    </w:p>
    <w:p w14:paraId="3E7A8855" w14:textId="77777777" w:rsidR="006E0AEE" w:rsidRPr="006E0AEE" w:rsidRDefault="006E0AEE" w:rsidP="006E0AEE">
      <w:pPr>
        <w:pStyle w:val="EndNoteBibliography"/>
        <w:rPr>
          <w:noProof/>
        </w:rPr>
      </w:pPr>
    </w:p>
    <w:p w14:paraId="3DE158AB" w14:textId="39E6E6E0" w:rsidR="006E0AEE" w:rsidRPr="006E0AEE" w:rsidRDefault="006E0AEE" w:rsidP="006E0AEE">
      <w:pPr>
        <w:pStyle w:val="EndNoteBibliography"/>
        <w:ind w:left="720" w:hanging="720"/>
        <w:rPr>
          <w:noProof/>
        </w:rPr>
      </w:pPr>
      <w:r w:rsidRPr="006E0AEE">
        <w:rPr>
          <w:noProof/>
        </w:rPr>
        <w:t xml:space="preserve">Woźniak, M., Kourtis, D., &amp; Knoblich, G. (2018). Prioritization of arbitrary faces associated to self: An EEG study. </w:t>
      </w:r>
      <w:r w:rsidRPr="006E0AEE">
        <w:rPr>
          <w:i/>
          <w:noProof/>
        </w:rPr>
        <w:t>PloS one, 13</w:t>
      </w:r>
      <w:r w:rsidRPr="006E0AEE">
        <w:rPr>
          <w:noProof/>
        </w:rPr>
        <w:t xml:space="preserve">(1), e0190679. </w:t>
      </w:r>
      <w:hyperlink r:id="rId96" w:history="1">
        <w:r w:rsidRPr="006E0AEE">
          <w:rPr>
            <w:rStyle w:val="ab"/>
            <w:noProof/>
          </w:rPr>
          <w:t>https://doi.org/10.1371/journal.pone.0190679</w:t>
        </w:r>
      </w:hyperlink>
      <w:r w:rsidRPr="006E0AEE">
        <w:rPr>
          <w:noProof/>
        </w:rPr>
        <w:t xml:space="preserve"> </w:t>
      </w:r>
    </w:p>
    <w:p w14:paraId="4AF9312D" w14:textId="77777777" w:rsidR="006E0AEE" w:rsidRPr="006E0AEE" w:rsidRDefault="006E0AEE" w:rsidP="006E0AEE">
      <w:pPr>
        <w:pStyle w:val="EndNoteBibliography"/>
        <w:rPr>
          <w:noProof/>
        </w:rPr>
      </w:pPr>
    </w:p>
    <w:p w14:paraId="5294FD87" w14:textId="51DA21FF" w:rsidR="006E0AEE" w:rsidRPr="006E0AEE" w:rsidRDefault="006E0AEE" w:rsidP="006E0AEE">
      <w:pPr>
        <w:pStyle w:val="EndNoteBibliography"/>
        <w:ind w:left="720" w:hanging="720"/>
        <w:rPr>
          <w:noProof/>
        </w:rPr>
      </w:pPr>
      <w:r w:rsidRPr="006E0AEE">
        <w:rPr>
          <w:noProof/>
        </w:rPr>
        <w:t xml:space="preserve">Xu, Y., Yuan, Y., Xie, X., Tan, H., &amp; Guan, L. (2021). Romantic feedbacks influence self-relevant processing: the moderating effects of sex difference and facial attractiveness. </w:t>
      </w:r>
      <w:r w:rsidRPr="006E0AEE">
        <w:rPr>
          <w:i/>
          <w:noProof/>
        </w:rPr>
        <w:t>Current Psychology</w:t>
      </w:r>
      <w:r w:rsidRPr="006E0AEE">
        <w:rPr>
          <w:noProof/>
        </w:rPr>
        <w:t xml:space="preserve">, 1-13. </w:t>
      </w:r>
      <w:hyperlink r:id="rId97" w:history="1">
        <w:r w:rsidRPr="006E0AEE">
          <w:rPr>
            <w:rStyle w:val="ab"/>
            <w:noProof/>
          </w:rPr>
          <w:t>https://doi.org/10.1007/s12144-021-02114-7</w:t>
        </w:r>
      </w:hyperlink>
      <w:r w:rsidRPr="006E0AEE">
        <w:rPr>
          <w:noProof/>
        </w:rPr>
        <w:t xml:space="preserve"> </w:t>
      </w:r>
    </w:p>
    <w:p w14:paraId="7AEE163D" w14:textId="77777777" w:rsidR="006E0AEE" w:rsidRPr="006E0AEE" w:rsidRDefault="006E0AEE" w:rsidP="006E0AEE">
      <w:pPr>
        <w:pStyle w:val="EndNoteBibliography"/>
        <w:rPr>
          <w:noProof/>
        </w:rPr>
      </w:pPr>
    </w:p>
    <w:p w14:paraId="107821BB" w14:textId="1860EB5D" w:rsidR="006E0AEE" w:rsidRPr="006E0AEE" w:rsidRDefault="006E0AEE" w:rsidP="006E0AEE">
      <w:pPr>
        <w:pStyle w:val="EndNoteBibliography"/>
        <w:ind w:left="720" w:hanging="720"/>
        <w:rPr>
          <w:noProof/>
        </w:rPr>
      </w:pPr>
      <w:r w:rsidRPr="006E0AEE">
        <w:rPr>
          <w:noProof/>
        </w:rPr>
        <w:t xml:space="preserve">Yue, L., Zuo, X., &amp; Chuan-Peng, H. (2023). The WEIRD problem in a “non- WEIRD” context: A meta-research on the representativeness of human subjects in Chinese psychological research. </w:t>
      </w:r>
      <w:hyperlink r:id="rId98" w:history="1">
        <w:r w:rsidRPr="006E0AEE">
          <w:rPr>
            <w:rStyle w:val="ab"/>
            <w:noProof/>
          </w:rPr>
          <w:t>https://doi.org/https://doi.org/10.17605/OSF.IO/MTR8D</w:t>
        </w:r>
      </w:hyperlink>
      <w:r w:rsidRPr="006E0AEE">
        <w:rPr>
          <w:noProof/>
        </w:rPr>
        <w:t xml:space="preserve"> </w:t>
      </w:r>
    </w:p>
    <w:p w14:paraId="43659C4C" w14:textId="77777777" w:rsidR="006E0AEE" w:rsidRPr="006E0AEE" w:rsidRDefault="006E0AEE" w:rsidP="006E0AEE">
      <w:pPr>
        <w:pStyle w:val="EndNoteBibliography"/>
        <w:rPr>
          <w:noProof/>
        </w:rPr>
      </w:pPr>
    </w:p>
    <w:p w14:paraId="4631417B" w14:textId="77777777" w:rsidR="006E0AEE" w:rsidRPr="006E0AEE" w:rsidRDefault="006E0AEE" w:rsidP="006E0AEE">
      <w:pPr>
        <w:pStyle w:val="EndNoteBibliography"/>
        <w:ind w:left="720" w:hanging="720"/>
        <w:rPr>
          <w:noProof/>
        </w:rPr>
      </w:pPr>
      <w:r w:rsidRPr="006E0AEE">
        <w:rPr>
          <w:noProof/>
        </w:rPr>
        <w:t xml:space="preserve">Zhang, H., &amp; Alais, D. (2020). Individual difference in serial dependence results from opposite influences of perceptual choices and motor responses. </w:t>
      </w:r>
      <w:r w:rsidRPr="006E0AEE">
        <w:rPr>
          <w:i/>
          <w:noProof/>
        </w:rPr>
        <w:t>Journal of Vision, 20</w:t>
      </w:r>
      <w:r w:rsidRPr="006E0AEE">
        <w:rPr>
          <w:noProof/>
        </w:rPr>
        <w:t xml:space="preserve">(8), 2-2. </w:t>
      </w:r>
    </w:p>
    <w:p w14:paraId="1404E9C6" w14:textId="77777777" w:rsidR="006E0AEE" w:rsidRPr="006E0AEE" w:rsidRDefault="006E0AEE" w:rsidP="006E0AEE">
      <w:pPr>
        <w:pStyle w:val="EndNoteBibliography"/>
        <w:rPr>
          <w:noProof/>
        </w:rPr>
      </w:pPr>
    </w:p>
    <w:p w14:paraId="4C19F0D7" w14:textId="77777777" w:rsidR="006E0AEE" w:rsidRPr="006E0AEE" w:rsidRDefault="006E0AEE" w:rsidP="006E0AEE">
      <w:pPr>
        <w:pStyle w:val="EndNoteBibliography"/>
        <w:ind w:left="720" w:hanging="720"/>
        <w:rPr>
          <w:noProof/>
        </w:rPr>
      </w:pPr>
      <w:r w:rsidRPr="006E0AEE">
        <w:rPr>
          <w:noProof/>
        </w:rPr>
        <w:t xml:space="preserve">Zhang, Y., Wang, F., &amp; Sui, J. (2023). Decoding individual differences in self-prioritization from the resting-state functional connectome. </w:t>
      </w:r>
      <w:r w:rsidRPr="006E0AEE">
        <w:rPr>
          <w:i/>
          <w:noProof/>
        </w:rPr>
        <w:t>NeuroImage</w:t>
      </w:r>
      <w:r w:rsidRPr="006E0AEE">
        <w:rPr>
          <w:noProof/>
        </w:rPr>
        <w:t xml:space="preserve">, 120205. </w:t>
      </w:r>
    </w:p>
    <w:p w14:paraId="2308228D" w14:textId="77777777" w:rsidR="006E0AEE" w:rsidRPr="006E0AEE" w:rsidRDefault="006E0AEE" w:rsidP="006E0AEE">
      <w:pPr>
        <w:pStyle w:val="EndNoteBibliography"/>
        <w:rPr>
          <w:noProof/>
        </w:rPr>
      </w:pPr>
    </w:p>
    <w:p w14:paraId="2FC3D506" w14:textId="6B00D1F5" w:rsidR="006E0AEE" w:rsidRPr="006E0AEE" w:rsidRDefault="006E0AEE" w:rsidP="006E0AEE">
      <w:pPr>
        <w:pStyle w:val="EndNoteBibliography"/>
        <w:ind w:left="720" w:hanging="720"/>
        <w:rPr>
          <w:noProof/>
        </w:rPr>
      </w:pPr>
      <w:r w:rsidRPr="006E0AEE">
        <w:rPr>
          <w:noProof/>
        </w:rPr>
        <w:t xml:space="preserve">Zhou, A., Duan, B., Wen, M., Wu, W., Li, M., Ma, X., &amp; Tan, Y. (2019). Self-referential processing can modulate visual spatial attention deficits in children with dyslexia. </w:t>
      </w:r>
      <w:r w:rsidRPr="006E0AEE">
        <w:rPr>
          <w:i/>
          <w:noProof/>
        </w:rPr>
        <w:t>Frontiers in Psychology, 10</w:t>
      </w:r>
      <w:r w:rsidRPr="006E0AEE">
        <w:rPr>
          <w:noProof/>
        </w:rPr>
        <w:t xml:space="preserve">, 2270. </w:t>
      </w:r>
      <w:hyperlink r:id="rId99" w:history="1">
        <w:r w:rsidRPr="006E0AEE">
          <w:rPr>
            <w:rStyle w:val="ab"/>
            <w:noProof/>
          </w:rPr>
          <w:t>https://doi.org/10.3389/fpsyg.2019.02270</w:t>
        </w:r>
      </w:hyperlink>
      <w:r w:rsidRPr="006E0AEE">
        <w:rPr>
          <w:noProof/>
        </w:rPr>
        <w:t xml:space="preserve"> </w:t>
      </w:r>
    </w:p>
    <w:p w14:paraId="79C62C07" w14:textId="77777777" w:rsidR="006E0AEE" w:rsidRPr="006E0AEE" w:rsidRDefault="006E0AEE" w:rsidP="006E0AEE">
      <w:pPr>
        <w:pStyle w:val="EndNoteBibliography"/>
        <w:rPr>
          <w:noProof/>
        </w:rPr>
      </w:pPr>
    </w:p>
    <w:p w14:paraId="43D2BC8D" w14:textId="028B88C1" w:rsidR="006E0AEE" w:rsidRPr="006E0AEE" w:rsidRDefault="006E0AEE" w:rsidP="006E0AEE">
      <w:pPr>
        <w:pStyle w:val="EndNoteBibliography"/>
        <w:ind w:left="720" w:hanging="720"/>
        <w:rPr>
          <w:noProof/>
        </w:rPr>
      </w:pPr>
      <w:r w:rsidRPr="006E0AEE">
        <w:rPr>
          <w:noProof/>
        </w:rPr>
        <w:t xml:space="preserve">Zorowitz, S., &amp; Niv, Y. (2023). Improving the reliability of cognitive task measures: A narrative review. </w:t>
      </w:r>
      <w:r w:rsidRPr="006E0AEE">
        <w:rPr>
          <w:i/>
          <w:noProof/>
        </w:rPr>
        <w:t>Biological Psychiatry: Cognitive Neuroscience and Neuroimaging</w:t>
      </w:r>
      <w:r w:rsidRPr="006E0AEE">
        <w:rPr>
          <w:noProof/>
        </w:rPr>
        <w:t xml:space="preserve">. </w:t>
      </w:r>
      <w:hyperlink r:id="rId100" w:history="1">
        <w:r w:rsidRPr="006E0AEE">
          <w:rPr>
            <w:rStyle w:val="ab"/>
            <w:noProof/>
          </w:rPr>
          <w:t>https://doi.org/10.1016/j.bpsc.2023.02.004</w:t>
        </w:r>
      </w:hyperlink>
      <w:r w:rsidRPr="006E0AEE">
        <w:rPr>
          <w:noProof/>
        </w:rPr>
        <w:t xml:space="preserve"> </w:t>
      </w:r>
    </w:p>
    <w:p w14:paraId="1A4729DC" w14:textId="77777777" w:rsidR="006E0AEE" w:rsidRPr="006E0AEE" w:rsidRDefault="006E0AEE" w:rsidP="006E0AEE">
      <w:pPr>
        <w:pStyle w:val="EndNoteBibliography"/>
        <w:rPr>
          <w:noProof/>
        </w:rPr>
      </w:pPr>
    </w:p>
    <w:p w14:paraId="55268D77" w14:textId="069842CB"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1EEAB" w14:textId="77777777" w:rsidR="00416B46" w:rsidRDefault="00416B46" w:rsidP="009E4B8F">
      <w:r>
        <w:separator/>
      </w:r>
    </w:p>
  </w:endnote>
  <w:endnote w:type="continuationSeparator" w:id="0">
    <w:p w14:paraId="05A1A731" w14:textId="77777777" w:rsidR="00416B46" w:rsidRDefault="00416B46"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微软雅黑">
    <w:altName w:val="Microsoft YaHei"/>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5"/>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5"/>
      <w:ind w:right="720"/>
      <w:jc w:val="right"/>
    </w:pPr>
  </w:p>
  <w:p w14:paraId="3517A188" w14:textId="77777777" w:rsidR="00C547B2" w:rsidRDefault="00C547B2">
    <w:pPr>
      <w:pStyle w:val="af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5"/>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5"/>
      <w:ind w:right="720"/>
      <w:jc w:val="right"/>
    </w:pPr>
  </w:p>
  <w:p w14:paraId="6AFC4939" w14:textId="77777777" w:rsidR="00B955CD" w:rsidRDefault="00B955CD">
    <w:pPr>
      <w:pStyle w:val="af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85A565" w14:textId="77777777" w:rsidR="00416B46" w:rsidRDefault="00416B46" w:rsidP="009E4B8F">
      <w:r>
        <w:separator/>
      </w:r>
    </w:p>
  </w:footnote>
  <w:footnote w:type="continuationSeparator" w:id="0">
    <w:p w14:paraId="564DC240" w14:textId="77777777" w:rsidR="00416B46" w:rsidRDefault="00416B46"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7"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0"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6"/>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3"/>
  </w:num>
  <w:num w:numId="15" w16cid:durableId="946350405">
    <w:abstractNumId w:val="40"/>
  </w:num>
  <w:num w:numId="16" w16cid:durableId="82654790">
    <w:abstractNumId w:val="39"/>
  </w:num>
  <w:num w:numId="17" w16cid:durableId="1205368256">
    <w:abstractNumId w:val="41"/>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2"/>
  </w:num>
  <w:num w:numId="24" w16cid:durableId="240723067">
    <w:abstractNumId w:val="14"/>
  </w:num>
  <w:num w:numId="25" w16cid:durableId="159664266">
    <w:abstractNumId w:val="3"/>
  </w:num>
  <w:num w:numId="26" w16cid:durableId="1857379443">
    <w:abstractNumId w:val="27"/>
  </w:num>
  <w:num w:numId="27" w16cid:durableId="1866475651">
    <w:abstractNumId w:val="32"/>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8"/>
  </w:num>
  <w:num w:numId="34" w16cid:durableId="92211455">
    <w:abstractNumId w:val="35"/>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7"/>
  </w:num>
  <w:num w:numId="42" w16cid:durableId="573660229">
    <w:abstractNumId w:val="7"/>
  </w:num>
  <w:num w:numId="43" w16cid:durableId="379060901">
    <w:abstractNumId w:val="34"/>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2&lt;/item&gt;&lt;item&gt;63&lt;/item&gt;&lt;item&gt;64&lt;/item&gt;&lt;item&gt;65&lt;/item&gt;&lt;item&gt;67&lt;/item&gt;&lt;item&gt;71&lt;/item&gt;&lt;item&gt;72&lt;/item&gt;&lt;item&gt;75&lt;/item&gt;&lt;item&gt;76&lt;/item&gt;&lt;item&gt;78&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4&lt;/item&gt;&lt;item&gt;135&lt;/item&gt;&lt;/record-ids&gt;&lt;/item&gt;&lt;/Libraries&gt;"/>
  </w:docVars>
  <w:rsids>
    <w:rsidRoot w:val="00586F83"/>
    <w:rsid w:val="00001E83"/>
    <w:rsid w:val="000026B1"/>
    <w:rsid w:val="0000356A"/>
    <w:rsid w:val="00005823"/>
    <w:rsid w:val="00005ED2"/>
    <w:rsid w:val="00006582"/>
    <w:rsid w:val="00021E19"/>
    <w:rsid w:val="0002617A"/>
    <w:rsid w:val="00031359"/>
    <w:rsid w:val="000314AD"/>
    <w:rsid w:val="000357BB"/>
    <w:rsid w:val="00036E76"/>
    <w:rsid w:val="00036F89"/>
    <w:rsid w:val="00037C92"/>
    <w:rsid w:val="0004083D"/>
    <w:rsid w:val="00043979"/>
    <w:rsid w:val="00044360"/>
    <w:rsid w:val="00044E08"/>
    <w:rsid w:val="000456DA"/>
    <w:rsid w:val="000458D2"/>
    <w:rsid w:val="00047102"/>
    <w:rsid w:val="00051F2D"/>
    <w:rsid w:val="00054F72"/>
    <w:rsid w:val="00057E41"/>
    <w:rsid w:val="0006090B"/>
    <w:rsid w:val="00062B92"/>
    <w:rsid w:val="00064AB4"/>
    <w:rsid w:val="00064C9C"/>
    <w:rsid w:val="00065DE7"/>
    <w:rsid w:val="000663D6"/>
    <w:rsid w:val="000678B7"/>
    <w:rsid w:val="00067D40"/>
    <w:rsid w:val="000705AC"/>
    <w:rsid w:val="0007070B"/>
    <w:rsid w:val="000709F3"/>
    <w:rsid w:val="000713A0"/>
    <w:rsid w:val="0007233A"/>
    <w:rsid w:val="00076622"/>
    <w:rsid w:val="0007720C"/>
    <w:rsid w:val="000841BC"/>
    <w:rsid w:val="00084681"/>
    <w:rsid w:val="000863E0"/>
    <w:rsid w:val="0008759E"/>
    <w:rsid w:val="00087F58"/>
    <w:rsid w:val="00090A03"/>
    <w:rsid w:val="000929AA"/>
    <w:rsid w:val="000A0428"/>
    <w:rsid w:val="000A2C97"/>
    <w:rsid w:val="000A3AA5"/>
    <w:rsid w:val="000A7389"/>
    <w:rsid w:val="000A796C"/>
    <w:rsid w:val="000B1E4F"/>
    <w:rsid w:val="000B31E3"/>
    <w:rsid w:val="000B3C58"/>
    <w:rsid w:val="000B7C95"/>
    <w:rsid w:val="000C0391"/>
    <w:rsid w:val="000C2DF3"/>
    <w:rsid w:val="000C5DBD"/>
    <w:rsid w:val="000C6133"/>
    <w:rsid w:val="000C6216"/>
    <w:rsid w:val="000C659A"/>
    <w:rsid w:val="000D0D36"/>
    <w:rsid w:val="000D5F23"/>
    <w:rsid w:val="000D63D5"/>
    <w:rsid w:val="000D7B8C"/>
    <w:rsid w:val="000E1385"/>
    <w:rsid w:val="000E1499"/>
    <w:rsid w:val="000E1EA8"/>
    <w:rsid w:val="000E23B2"/>
    <w:rsid w:val="000E305F"/>
    <w:rsid w:val="000E3D12"/>
    <w:rsid w:val="000F32C7"/>
    <w:rsid w:val="000F5265"/>
    <w:rsid w:val="000F5B2E"/>
    <w:rsid w:val="000F7151"/>
    <w:rsid w:val="000F7D79"/>
    <w:rsid w:val="0010158A"/>
    <w:rsid w:val="001027AC"/>
    <w:rsid w:val="001038AC"/>
    <w:rsid w:val="00103F08"/>
    <w:rsid w:val="00106148"/>
    <w:rsid w:val="00110A2C"/>
    <w:rsid w:val="00112854"/>
    <w:rsid w:val="00112C28"/>
    <w:rsid w:val="00113DE1"/>
    <w:rsid w:val="00116476"/>
    <w:rsid w:val="00116E01"/>
    <w:rsid w:val="00120078"/>
    <w:rsid w:val="001224F9"/>
    <w:rsid w:val="0012437C"/>
    <w:rsid w:val="00124779"/>
    <w:rsid w:val="00125ED5"/>
    <w:rsid w:val="0013002F"/>
    <w:rsid w:val="00135150"/>
    <w:rsid w:val="00137FE0"/>
    <w:rsid w:val="00140158"/>
    <w:rsid w:val="0014261E"/>
    <w:rsid w:val="001438A3"/>
    <w:rsid w:val="00144606"/>
    <w:rsid w:val="00144B8C"/>
    <w:rsid w:val="00145599"/>
    <w:rsid w:val="00146B3B"/>
    <w:rsid w:val="00146F5D"/>
    <w:rsid w:val="00151830"/>
    <w:rsid w:val="00152010"/>
    <w:rsid w:val="00152EA6"/>
    <w:rsid w:val="0015458A"/>
    <w:rsid w:val="00154F1B"/>
    <w:rsid w:val="00160E23"/>
    <w:rsid w:val="001624A0"/>
    <w:rsid w:val="00162BBB"/>
    <w:rsid w:val="00163DAA"/>
    <w:rsid w:val="00166EDE"/>
    <w:rsid w:val="00170D84"/>
    <w:rsid w:val="001711D5"/>
    <w:rsid w:val="00176296"/>
    <w:rsid w:val="00183E94"/>
    <w:rsid w:val="001853E5"/>
    <w:rsid w:val="00186C15"/>
    <w:rsid w:val="00187EF0"/>
    <w:rsid w:val="00195477"/>
    <w:rsid w:val="0019593A"/>
    <w:rsid w:val="001A1652"/>
    <w:rsid w:val="001A37D2"/>
    <w:rsid w:val="001B06F9"/>
    <w:rsid w:val="001B0766"/>
    <w:rsid w:val="001B3912"/>
    <w:rsid w:val="001B3C97"/>
    <w:rsid w:val="001B5563"/>
    <w:rsid w:val="001B57BC"/>
    <w:rsid w:val="001B6382"/>
    <w:rsid w:val="001B69F0"/>
    <w:rsid w:val="001C2F36"/>
    <w:rsid w:val="001C416D"/>
    <w:rsid w:val="001C4C8D"/>
    <w:rsid w:val="001C5230"/>
    <w:rsid w:val="001D2B34"/>
    <w:rsid w:val="001D3BCE"/>
    <w:rsid w:val="001D411B"/>
    <w:rsid w:val="001D7C38"/>
    <w:rsid w:val="001E2694"/>
    <w:rsid w:val="001E28CE"/>
    <w:rsid w:val="001E5610"/>
    <w:rsid w:val="001F11EF"/>
    <w:rsid w:val="001F2150"/>
    <w:rsid w:val="001F34D3"/>
    <w:rsid w:val="001F635C"/>
    <w:rsid w:val="002014F3"/>
    <w:rsid w:val="00211A5B"/>
    <w:rsid w:val="00213235"/>
    <w:rsid w:val="0021352F"/>
    <w:rsid w:val="00215C6A"/>
    <w:rsid w:val="00220493"/>
    <w:rsid w:val="00221B60"/>
    <w:rsid w:val="00221EEF"/>
    <w:rsid w:val="0022376C"/>
    <w:rsid w:val="0022601F"/>
    <w:rsid w:val="00231308"/>
    <w:rsid w:val="00232224"/>
    <w:rsid w:val="00232EC9"/>
    <w:rsid w:val="00233397"/>
    <w:rsid w:val="00233CA0"/>
    <w:rsid w:val="00236678"/>
    <w:rsid w:val="00236C6D"/>
    <w:rsid w:val="00237555"/>
    <w:rsid w:val="00241112"/>
    <w:rsid w:val="002501A6"/>
    <w:rsid w:val="0025117B"/>
    <w:rsid w:val="002514BB"/>
    <w:rsid w:val="00251A27"/>
    <w:rsid w:val="00253B66"/>
    <w:rsid w:val="002541AD"/>
    <w:rsid w:val="002561B4"/>
    <w:rsid w:val="00257C6F"/>
    <w:rsid w:val="0026148B"/>
    <w:rsid w:val="00263F81"/>
    <w:rsid w:val="00266CB0"/>
    <w:rsid w:val="00270070"/>
    <w:rsid w:val="00271CD6"/>
    <w:rsid w:val="0027313F"/>
    <w:rsid w:val="00274730"/>
    <w:rsid w:val="00274792"/>
    <w:rsid w:val="002766CA"/>
    <w:rsid w:val="00282A70"/>
    <w:rsid w:val="0028321F"/>
    <w:rsid w:val="00283F57"/>
    <w:rsid w:val="002853C2"/>
    <w:rsid w:val="00285D9F"/>
    <w:rsid w:val="00286DA7"/>
    <w:rsid w:val="00287B7D"/>
    <w:rsid w:val="00290D00"/>
    <w:rsid w:val="00292844"/>
    <w:rsid w:val="00293A00"/>
    <w:rsid w:val="00295973"/>
    <w:rsid w:val="00297E43"/>
    <w:rsid w:val="002A24A2"/>
    <w:rsid w:val="002A44F3"/>
    <w:rsid w:val="002A502B"/>
    <w:rsid w:val="002A50C2"/>
    <w:rsid w:val="002A64FF"/>
    <w:rsid w:val="002B0D83"/>
    <w:rsid w:val="002B11AC"/>
    <w:rsid w:val="002B3D39"/>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0FC9"/>
    <w:rsid w:val="00326346"/>
    <w:rsid w:val="0033038D"/>
    <w:rsid w:val="00331FC7"/>
    <w:rsid w:val="00332EE4"/>
    <w:rsid w:val="003362CF"/>
    <w:rsid w:val="003366A8"/>
    <w:rsid w:val="00336CAE"/>
    <w:rsid w:val="00337060"/>
    <w:rsid w:val="003400D7"/>
    <w:rsid w:val="003416AE"/>
    <w:rsid w:val="00341881"/>
    <w:rsid w:val="00344543"/>
    <w:rsid w:val="003462C9"/>
    <w:rsid w:val="00347434"/>
    <w:rsid w:val="00351D17"/>
    <w:rsid w:val="00351E46"/>
    <w:rsid w:val="003539F5"/>
    <w:rsid w:val="00361DF5"/>
    <w:rsid w:val="00365827"/>
    <w:rsid w:val="00366F6F"/>
    <w:rsid w:val="00374507"/>
    <w:rsid w:val="00376756"/>
    <w:rsid w:val="00381708"/>
    <w:rsid w:val="00385A37"/>
    <w:rsid w:val="00386728"/>
    <w:rsid w:val="0038744B"/>
    <w:rsid w:val="00393D7B"/>
    <w:rsid w:val="003954D4"/>
    <w:rsid w:val="00396DBF"/>
    <w:rsid w:val="00397046"/>
    <w:rsid w:val="003970A3"/>
    <w:rsid w:val="00397282"/>
    <w:rsid w:val="003A45B0"/>
    <w:rsid w:val="003A496A"/>
    <w:rsid w:val="003B37EF"/>
    <w:rsid w:val="003B4581"/>
    <w:rsid w:val="003B6FB4"/>
    <w:rsid w:val="003C08C5"/>
    <w:rsid w:val="003C1347"/>
    <w:rsid w:val="003C1A3A"/>
    <w:rsid w:val="003C440B"/>
    <w:rsid w:val="003C6808"/>
    <w:rsid w:val="003C7A71"/>
    <w:rsid w:val="003C7C1D"/>
    <w:rsid w:val="003E04EC"/>
    <w:rsid w:val="003E0FB2"/>
    <w:rsid w:val="003E4288"/>
    <w:rsid w:val="003E5A46"/>
    <w:rsid w:val="003E6CDA"/>
    <w:rsid w:val="003E7247"/>
    <w:rsid w:val="003E7327"/>
    <w:rsid w:val="003F08DC"/>
    <w:rsid w:val="003F1584"/>
    <w:rsid w:val="003F502B"/>
    <w:rsid w:val="003F50DB"/>
    <w:rsid w:val="003F58EF"/>
    <w:rsid w:val="003F5C59"/>
    <w:rsid w:val="003F6597"/>
    <w:rsid w:val="003F666B"/>
    <w:rsid w:val="003F7AF3"/>
    <w:rsid w:val="00402DE4"/>
    <w:rsid w:val="00407FEA"/>
    <w:rsid w:val="004113C4"/>
    <w:rsid w:val="00411743"/>
    <w:rsid w:val="004126F7"/>
    <w:rsid w:val="00414D56"/>
    <w:rsid w:val="004169C4"/>
    <w:rsid w:val="00416B46"/>
    <w:rsid w:val="00417B79"/>
    <w:rsid w:val="00423B48"/>
    <w:rsid w:val="00423CAA"/>
    <w:rsid w:val="004244F5"/>
    <w:rsid w:val="004249F4"/>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7212"/>
    <w:rsid w:val="00477623"/>
    <w:rsid w:val="0048043F"/>
    <w:rsid w:val="0048063D"/>
    <w:rsid w:val="0048730B"/>
    <w:rsid w:val="004877AB"/>
    <w:rsid w:val="00487BC3"/>
    <w:rsid w:val="004939D4"/>
    <w:rsid w:val="004947FC"/>
    <w:rsid w:val="004958F4"/>
    <w:rsid w:val="00497908"/>
    <w:rsid w:val="004A0F42"/>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7584"/>
    <w:rsid w:val="004B7E46"/>
    <w:rsid w:val="004C05D8"/>
    <w:rsid w:val="004C1584"/>
    <w:rsid w:val="004C2AE4"/>
    <w:rsid w:val="004C359A"/>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BB3"/>
    <w:rsid w:val="00525C56"/>
    <w:rsid w:val="005273CE"/>
    <w:rsid w:val="00532C42"/>
    <w:rsid w:val="00534451"/>
    <w:rsid w:val="00536F58"/>
    <w:rsid w:val="005413E6"/>
    <w:rsid w:val="005459F9"/>
    <w:rsid w:val="00546FE0"/>
    <w:rsid w:val="00566D09"/>
    <w:rsid w:val="00566DCB"/>
    <w:rsid w:val="00567310"/>
    <w:rsid w:val="0057201A"/>
    <w:rsid w:val="00572E87"/>
    <w:rsid w:val="00573E80"/>
    <w:rsid w:val="00582997"/>
    <w:rsid w:val="00582C4F"/>
    <w:rsid w:val="0058535C"/>
    <w:rsid w:val="00585510"/>
    <w:rsid w:val="0058643B"/>
    <w:rsid w:val="00586F83"/>
    <w:rsid w:val="005877E7"/>
    <w:rsid w:val="00591489"/>
    <w:rsid w:val="00592924"/>
    <w:rsid w:val="00593397"/>
    <w:rsid w:val="00596248"/>
    <w:rsid w:val="00596F9D"/>
    <w:rsid w:val="005A0F67"/>
    <w:rsid w:val="005A1F25"/>
    <w:rsid w:val="005A3883"/>
    <w:rsid w:val="005B0893"/>
    <w:rsid w:val="005B3ADC"/>
    <w:rsid w:val="005B4062"/>
    <w:rsid w:val="005C6C7A"/>
    <w:rsid w:val="005C7595"/>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105EC"/>
    <w:rsid w:val="00611A9C"/>
    <w:rsid w:val="00612DDE"/>
    <w:rsid w:val="00616924"/>
    <w:rsid w:val="00620C3B"/>
    <w:rsid w:val="00621522"/>
    <w:rsid w:val="00623217"/>
    <w:rsid w:val="00623223"/>
    <w:rsid w:val="00626487"/>
    <w:rsid w:val="00626F77"/>
    <w:rsid w:val="00630EE2"/>
    <w:rsid w:val="0063143D"/>
    <w:rsid w:val="006320C3"/>
    <w:rsid w:val="00633D69"/>
    <w:rsid w:val="00634D8E"/>
    <w:rsid w:val="00634DFE"/>
    <w:rsid w:val="00636DDD"/>
    <w:rsid w:val="0064118D"/>
    <w:rsid w:val="00641976"/>
    <w:rsid w:val="006435DB"/>
    <w:rsid w:val="006437A3"/>
    <w:rsid w:val="00643A1E"/>
    <w:rsid w:val="00650373"/>
    <w:rsid w:val="00652B0B"/>
    <w:rsid w:val="006543E3"/>
    <w:rsid w:val="006545E5"/>
    <w:rsid w:val="0065775C"/>
    <w:rsid w:val="00660BC0"/>
    <w:rsid w:val="00661D7C"/>
    <w:rsid w:val="00662033"/>
    <w:rsid w:val="0066396F"/>
    <w:rsid w:val="0066456B"/>
    <w:rsid w:val="00664FB1"/>
    <w:rsid w:val="006664F0"/>
    <w:rsid w:val="006665E1"/>
    <w:rsid w:val="0066665A"/>
    <w:rsid w:val="00667284"/>
    <w:rsid w:val="006736E8"/>
    <w:rsid w:val="00673F34"/>
    <w:rsid w:val="00680609"/>
    <w:rsid w:val="00682006"/>
    <w:rsid w:val="00683988"/>
    <w:rsid w:val="00687FA5"/>
    <w:rsid w:val="00690B74"/>
    <w:rsid w:val="006912D8"/>
    <w:rsid w:val="00691C77"/>
    <w:rsid w:val="00695158"/>
    <w:rsid w:val="006A0E67"/>
    <w:rsid w:val="006A33AE"/>
    <w:rsid w:val="006A5A80"/>
    <w:rsid w:val="006A5D25"/>
    <w:rsid w:val="006A6949"/>
    <w:rsid w:val="006B65D1"/>
    <w:rsid w:val="006C22A1"/>
    <w:rsid w:val="006C4880"/>
    <w:rsid w:val="006C58FF"/>
    <w:rsid w:val="006C6CA7"/>
    <w:rsid w:val="006D6E27"/>
    <w:rsid w:val="006E0AEE"/>
    <w:rsid w:val="006E19BA"/>
    <w:rsid w:val="006E2CCF"/>
    <w:rsid w:val="006F1743"/>
    <w:rsid w:val="006F34E5"/>
    <w:rsid w:val="006F3DDC"/>
    <w:rsid w:val="006F5CE9"/>
    <w:rsid w:val="007036EB"/>
    <w:rsid w:val="00703ABB"/>
    <w:rsid w:val="00704C8C"/>
    <w:rsid w:val="007107F8"/>
    <w:rsid w:val="00710AB4"/>
    <w:rsid w:val="007169CC"/>
    <w:rsid w:val="0071766D"/>
    <w:rsid w:val="007201EB"/>
    <w:rsid w:val="007208FD"/>
    <w:rsid w:val="007236C6"/>
    <w:rsid w:val="00723958"/>
    <w:rsid w:val="00724348"/>
    <w:rsid w:val="00725AC6"/>
    <w:rsid w:val="007260C3"/>
    <w:rsid w:val="00730EE6"/>
    <w:rsid w:val="00734D4B"/>
    <w:rsid w:val="007370B2"/>
    <w:rsid w:val="00737B46"/>
    <w:rsid w:val="00741641"/>
    <w:rsid w:val="00741EBF"/>
    <w:rsid w:val="0074268E"/>
    <w:rsid w:val="00742F1F"/>
    <w:rsid w:val="00747642"/>
    <w:rsid w:val="00747ED7"/>
    <w:rsid w:val="0075550B"/>
    <w:rsid w:val="00761CAC"/>
    <w:rsid w:val="007652FC"/>
    <w:rsid w:val="00765793"/>
    <w:rsid w:val="007660BD"/>
    <w:rsid w:val="00767D38"/>
    <w:rsid w:val="007711C8"/>
    <w:rsid w:val="007731AE"/>
    <w:rsid w:val="00773F55"/>
    <w:rsid w:val="0077573D"/>
    <w:rsid w:val="00785300"/>
    <w:rsid w:val="00785F09"/>
    <w:rsid w:val="007871BA"/>
    <w:rsid w:val="00795077"/>
    <w:rsid w:val="007A0640"/>
    <w:rsid w:val="007A202A"/>
    <w:rsid w:val="007A3ABE"/>
    <w:rsid w:val="007A65E5"/>
    <w:rsid w:val="007B5640"/>
    <w:rsid w:val="007B6668"/>
    <w:rsid w:val="007C1C03"/>
    <w:rsid w:val="007C251F"/>
    <w:rsid w:val="007C7866"/>
    <w:rsid w:val="007D1ABA"/>
    <w:rsid w:val="007D2E0B"/>
    <w:rsid w:val="007D360C"/>
    <w:rsid w:val="007D3F54"/>
    <w:rsid w:val="007D50DA"/>
    <w:rsid w:val="007D56D6"/>
    <w:rsid w:val="007E1323"/>
    <w:rsid w:val="007E4127"/>
    <w:rsid w:val="007E52A0"/>
    <w:rsid w:val="007E6179"/>
    <w:rsid w:val="007E6787"/>
    <w:rsid w:val="007E6D71"/>
    <w:rsid w:val="007E6E4D"/>
    <w:rsid w:val="007F03A8"/>
    <w:rsid w:val="007F096B"/>
    <w:rsid w:val="007F16E1"/>
    <w:rsid w:val="007F5A60"/>
    <w:rsid w:val="007F6374"/>
    <w:rsid w:val="007F70C1"/>
    <w:rsid w:val="007F7E25"/>
    <w:rsid w:val="00805BA1"/>
    <w:rsid w:val="008064A2"/>
    <w:rsid w:val="008102A3"/>
    <w:rsid w:val="0081099E"/>
    <w:rsid w:val="0081338D"/>
    <w:rsid w:val="008137E3"/>
    <w:rsid w:val="008150A7"/>
    <w:rsid w:val="008155C7"/>
    <w:rsid w:val="00816D6A"/>
    <w:rsid w:val="00816F72"/>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1EF7"/>
    <w:rsid w:val="008565D6"/>
    <w:rsid w:val="00856D10"/>
    <w:rsid w:val="008571E5"/>
    <w:rsid w:val="008606BC"/>
    <w:rsid w:val="0086091B"/>
    <w:rsid w:val="008622D3"/>
    <w:rsid w:val="00864534"/>
    <w:rsid w:val="008654AD"/>
    <w:rsid w:val="008666C0"/>
    <w:rsid w:val="00866D87"/>
    <w:rsid w:val="008719D7"/>
    <w:rsid w:val="00871B16"/>
    <w:rsid w:val="008724B2"/>
    <w:rsid w:val="008748A5"/>
    <w:rsid w:val="00876295"/>
    <w:rsid w:val="008763DB"/>
    <w:rsid w:val="00876459"/>
    <w:rsid w:val="0088184E"/>
    <w:rsid w:val="008818E8"/>
    <w:rsid w:val="00887B0F"/>
    <w:rsid w:val="008968E6"/>
    <w:rsid w:val="008A050A"/>
    <w:rsid w:val="008A13B2"/>
    <w:rsid w:val="008A54B2"/>
    <w:rsid w:val="008A6B15"/>
    <w:rsid w:val="008A79F6"/>
    <w:rsid w:val="008B3769"/>
    <w:rsid w:val="008B4D1A"/>
    <w:rsid w:val="008B6BFC"/>
    <w:rsid w:val="008B7830"/>
    <w:rsid w:val="008C02EA"/>
    <w:rsid w:val="008C2726"/>
    <w:rsid w:val="008C2FD8"/>
    <w:rsid w:val="008C326A"/>
    <w:rsid w:val="008C72E7"/>
    <w:rsid w:val="008C7A66"/>
    <w:rsid w:val="008C7B82"/>
    <w:rsid w:val="008D03E5"/>
    <w:rsid w:val="008D06CF"/>
    <w:rsid w:val="008D2627"/>
    <w:rsid w:val="008E2954"/>
    <w:rsid w:val="008E3693"/>
    <w:rsid w:val="008E771F"/>
    <w:rsid w:val="008F04DC"/>
    <w:rsid w:val="008F3A1E"/>
    <w:rsid w:val="008F44DD"/>
    <w:rsid w:val="008F5FE9"/>
    <w:rsid w:val="008F62CF"/>
    <w:rsid w:val="008F6A86"/>
    <w:rsid w:val="008F6BBE"/>
    <w:rsid w:val="009006E7"/>
    <w:rsid w:val="009060AF"/>
    <w:rsid w:val="009103CC"/>
    <w:rsid w:val="00911D7B"/>
    <w:rsid w:val="0091282D"/>
    <w:rsid w:val="0091386F"/>
    <w:rsid w:val="00913F40"/>
    <w:rsid w:val="00916213"/>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3534"/>
    <w:rsid w:val="00954E3A"/>
    <w:rsid w:val="009565C3"/>
    <w:rsid w:val="009665CE"/>
    <w:rsid w:val="00966F9E"/>
    <w:rsid w:val="00972C39"/>
    <w:rsid w:val="00972F03"/>
    <w:rsid w:val="00973E3B"/>
    <w:rsid w:val="009749C2"/>
    <w:rsid w:val="00974D72"/>
    <w:rsid w:val="00977267"/>
    <w:rsid w:val="00980A67"/>
    <w:rsid w:val="009812BD"/>
    <w:rsid w:val="00981E08"/>
    <w:rsid w:val="00984B52"/>
    <w:rsid w:val="00987388"/>
    <w:rsid w:val="009945B9"/>
    <w:rsid w:val="00995C29"/>
    <w:rsid w:val="009971CB"/>
    <w:rsid w:val="009A0A58"/>
    <w:rsid w:val="009A256A"/>
    <w:rsid w:val="009A3607"/>
    <w:rsid w:val="009A4047"/>
    <w:rsid w:val="009A68B2"/>
    <w:rsid w:val="009A6A09"/>
    <w:rsid w:val="009B0919"/>
    <w:rsid w:val="009B487E"/>
    <w:rsid w:val="009B63AA"/>
    <w:rsid w:val="009B6B4B"/>
    <w:rsid w:val="009B79B9"/>
    <w:rsid w:val="009C1B7E"/>
    <w:rsid w:val="009C3EB1"/>
    <w:rsid w:val="009C4840"/>
    <w:rsid w:val="009C4F22"/>
    <w:rsid w:val="009D2B9C"/>
    <w:rsid w:val="009D311E"/>
    <w:rsid w:val="009D5577"/>
    <w:rsid w:val="009D6D8C"/>
    <w:rsid w:val="009E2A3A"/>
    <w:rsid w:val="009E4B8F"/>
    <w:rsid w:val="009F0C32"/>
    <w:rsid w:val="009F3178"/>
    <w:rsid w:val="009F687D"/>
    <w:rsid w:val="009F75B9"/>
    <w:rsid w:val="009F7FB4"/>
    <w:rsid w:val="00A05A24"/>
    <w:rsid w:val="00A05A7E"/>
    <w:rsid w:val="00A05F3C"/>
    <w:rsid w:val="00A12B29"/>
    <w:rsid w:val="00A12CEE"/>
    <w:rsid w:val="00A13F54"/>
    <w:rsid w:val="00A13FEF"/>
    <w:rsid w:val="00A1445B"/>
    <w:rsid w:val="00A14643"/>
    <w:rsid w:val="00A160B8"/>
    <w:rsid w:val="00A170FB"/>
    <w:rsid w:val="00A17122"/>
    <w:rsid w:val="00A20E3C"/>
    <w:rsid w:val="00A22B49"/>
    <w:rsid w:val="00A34D1D"/>
    <w:rsid w:val="00A37F7F"/>
    <w:rsid w:val="00A40034"/>
    <w:rsid w:val="00A44693"/>
    <w:rsid w:val="00A45B5E"/>
    <w:rsid w:val="00A47915"/>
    <w:rsid w:val="00A556CC"/>
    <w:rsid w:val="00A566CE"/>
    <w:rsid w:val="00A5673E"/>
    <w:rsid w:val="00A576F1"/>
    <w:rsid w:val="00A6064A"/>
    <w:rsid w:val="00A613C9"/>
    <w:rsid w:val="00A64EC7"/>
    <w:rsid w:val="00A66BD5"/>
    <w:rsid w:val="00A676A9"/>
    <w:rsid w:val="00A70E01"/>
    <w:rsid w:val="00A712B6"/>
    <w:rsid w:val="00A72ABC"/>
    <w:rsid w:val="00A72D2B"/>
    <w:rsid w:val="00A72D99"/>
    <w:rsid w:val="00A735DB"/>
    <w:rsid w:val="00A7372B"/>
    <w:rsid w:val="00A75CBC"/>
    <w:rsid w:val="00A77F77"/>
    <w:rsid w:val="00A8125F"/>
    <w:rsid w:val="00A8153B"/>
    <w:rsid w:val="00A83745"/>
    <w:rsid w:val="00A84646"/>
    <w:rsid w:val="00A86D96"/>
    <w:rsid w:val="00A915E8"/>
    <w:rsid w:val="00A91C0C"/>
    <w:rsid w:val="00A93459"/>
    <w:rsid w:val="00A93AA8"/>
    <w:rsid w:val="00A97072"/>
    <w:rsid w:val="00AA1383"/>
    <w:rsid w:val="00AA196D"/>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410B"/>
    <w:rsid w:val="00AE49ED"/>
    <w:rsid w:val="00AE57DF"/>
    <w:rsid w:val="00AE693C"/>
    <w:rsid w:val="00AF450F"/>
    <w:rsid w:val="00AF5BE9"/>
    <w:rsid w:val="00AF6518"/>
    <w:rsid w:val="00AF6D94"/>
    <w:rsid w:val="00AF76F4"/>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7035"/>
    <w:rsid w:val="00B32666"/>
    <w:rsid w:val="00B327FC"/>
    <w:rsid w:val="00B3449B"/>
    <w:rsid w:val="00B37D44"/>
    <w:rsid w:val="00B40719"/>
    <w:rsid w:val="00B40788"/>
    <w:rsid w:val="00B41646"/>
    <w:rsid w:val="00B41B99"/>
    <w:rsid w:val="00B43622"/>
    <w:rsid w:val="00B44C05"/>
    <w:rsid w:val="00B4730B"/>
    <w:rsid w:val="00B51E8A"/>
    <w:rsid w:val="00B54225"/>
    <w:rsid w:val="00B55E3E"/>
    <w:rsid w:val="00B564A1"/>
    <w:rsid w:val="00B56ABD"/>
    <w:rsid w:val="00B57B70"/>
    <w:rsid w:val="00B61765"/>
    <w:rsid w:val="00B65E47"/>
    <w:rsid w:val="00B70AB1"/>
    <w:rsid w:val="00B7253B"/>
    <w:rsid w:val="00B7318A"/>
    <w:rsid w:val="00B7597F"/>
    <w:rsid w:val="00B75AC0"/>
    <w:rsid w:val="00B75B57"/>
    <w:rsid w:val="00B7695B"/>
    <w:rsid w:val="00B77B21"/>
    <w:rsid w:val="00B8289A"/>
    <w:rsid w:val="00B82B1C"/>
    <w:rsid w:val="00B82D76"/>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38E6"/>
    <w:rsid w:val="00C0554E"/>
    <w:rsid w:val="00C0575A"/>
    <w:rsid w:val="00C072A2"/>
    <w:rsid w:val="00C14F60"/>
    <w:rsid w:val="00C16D0A"/>
    <w:rsid w:val="00C1745E"/>
    <w:rsid w:val="00C21799"/>
    <w:rsid w:val="00C21FB5"/>
    <w:rsid w:val="00C277F5"/>
    <w:rsid w:val="00C32DC7"/>
    <w:rsid w:val="00C4178B"/>
    <w:rsid w:val="00C43C6B"/>
    <w:rsid w:val="00C45713"/>
    <w:rsid w:val="00C479F5"/>
    <w:rsid w:val="00C47E12"/>
    <w:rsid w:val="00C5262E"/>
    <w:rsid w:val="00C54710"/>
    <w:rsid w:val="00C547B2"/>
    <w:rsid w:val="00C611B3"/>
    <w:rsid w:val="00C62E98"/>
    <w:rsid w:val="00C63AF9"/>
    <w:rsid w:val="00C662A1"/>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A08B3"/>
    <w:rsid w:val="00CA2067"/>
    <w:rsid w:val="00CA3696"/>
    <w:rsid w:val="00CB0739"/>
    <w:rsid w:val="00CB2315"/>
    <w:rsid w:val="00CB44B5"/>
    <w:rsid w:val="00CC027F"/>
    <w:rsid w:val="00CC39AC"/>
    <w:rsid w:val="00CC406A"/>
    <w:rsid w:val="00CD1116"/>
    <w:rsid w:val="00CD4B93"/>
    <w:rsid w:val="00CD5194"/>
    <w:rsid w:val="00CD740F"/>
    <w:rsid w:val="00CE05DC"/>
    <w:rsid w:val="00CE1E54"/>
    <w:rsid w:val="00CE403B"/>
    <w:rsid w:val="00CE54D0"/>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01D9"/>
    <w:rsid w:val="00D33E1E"/>
    <w:rsid w:val="00D35E9C"/>
    <w:rsid w:val="00D51752"/>
    <w:rsid w:val="00D56A4F"/>
    <w:rsid w:val="00D572C7"/>
    <w:rsid w:val="00D62086"/>
    <w:rsid w:val="00D6281A"/>
    <w:rsid w:val="00D6637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1946"/>
    <w:rsid w:val="00DA34FF"/>
    <w:rsid w:val="00DA51FC"/>
    <w:rsid w:val="00DB10F9"/>
    <w:rsid w:val="00DB6B64"/>
    <w:rsid w:val="00DB7F68"/>
    <w:rsid w:val="00DC0602"/>
    <w:rsid w:val="00DC0CE0"/>
    <w:rsid w:val="00DC2C3C"/>
    <w:rsid w:val="00DC32D3"/>
    <w:rsid w:val="00DD11F4"/>
    <w:rsid w:val="00DD20EB"/>
    <w:rsid w:val="00DD3690"/>
    <w:rsid w:val="00DD381C"/>
    <w:rsid w:val="00DD7F9E"/>
    <w:rsid w:val="00DE3FB7"/>
    <w:rsid w:val="00DE4E27"/>
    <w:rsid w:val="00DE7811"/>
    <w:rsid w:val="00DF138F"/>
    <w:rsid w:val="00DF37F7"/>
    <w:rsid w:val="00DF3A26"/>
    <w:rsid w:val="00E01CCD"/>
    <w:rsid w:val="00E023F5"/>
    <w:rsid w:val="00E052BF"/>
    <w:rsid w:val="00E062A0"/>
    <w:rsid w:val="00E11383"/>
    <w:rsid w:val="00E12863"/>
    <w:rsid w:val="00E13C1B"/>
    <w:rsid w:val="00E165D8"/>
    <w:rsid w:val="00E16B36"/>
    <w:rsid w:val="00E172FC"/>
    <w:rsid w:val="00E1757A"/>
    <w:rsid w:val="00E17822"/>
    <w:rsid w:val="00E17C65"/>
    <w:rsid w:val="00E20CB5"/>
    <w:rsid w:val="00E213D1"/>
    <w:rsid w:val="00E23A77"/>
    <w:rsid w:val="00E30EB5"/>
    <w:rsid w:val="00E3133C"/>
    <w:rsid w:val="00E323E3"/>
    <w:rsid w:val="00E32D1B"/>
    <w:rsid w:val="00E40292"/>
    <w:rsid w:val="00E41C72"/>
    <w:rsid w:val="00E43664"/>
    <w:rsid w:val="00E43E04"/>
    <w:rsid w:val="00E44967"/>
    <w:rsid w:val="00E461E3"/>
    <w:rsid w:val="00E51E8E"/>
    <w:rsid w:val="00E53781"/>
    <w:rsid w:val="00E54895"/>
    <w:rsid w:val="00E57F8A"/>
    <w:rsid w:val="00E635EA"/>
    <w:rsid w:val="00E6364D"/>
    <w:rsid w:val="00E675D0"/>
    <w:rsid w:val="00E71C15"/>
    <w:rsid w:val="00E734F2"/>
    <w:rsid w:val="00E74094"/>
    <w:rsid w:val="00E74AA0"/>
    <w:rsid w:val="00E753E4"/>
    <w:rsid w:val="00E7711B"/>
    <w:rsid w:val="00E7726D"/>
    <w:rsid w:val="00E80224"/>
    <w:rsid w:val="00E80C40"/>
    <w:rsid w:val="00E82C40"/>
    <w:rsid w:val="00E8304F"/>
    <w:rsid w:val="00E852DC"/>
    <w:rsid w:val="00E86A2E"/>
    <w:rsid w:val="00E908FC"/>
    <w:rsid w:val="00E90BE7"/>
    <w:rsid w:val="00E93472"/>
    <w:rsid w:val="00EA0F42"/>
    <w:rsid w:val="00EA122B"/>
    <w:rsid w:val="00EA1E96"/>
    <w:rsid w:val="00EA2CC9"/>
    <w:rsid w:val="00EA2ECA"/>
    <w:rsid w:val="00EB204F"/>
    <w:rsid w:val="00EB23E3"/>
    <w:rsid w:val="00EB2BE6"/>
    <w:rsid w:val="00EB3AA1"/>
    <w:rsid w:val="00EB6A4B"/>
    <w:rsid w:val="00EB7B54"/>
    <w:rsid w:val="00EC095C"/>
    <w:rsid w:val="00EC3E0C"/>
    <w:rsid w:val="00EC643D"/>
    <w:rsid w:val="00ED1D9F"/>
    <w:rsid w:val="00ED3D76"/>
    <w:rsid w:val="00ED438D"/>
    <w:rsid w:val="00ED4A8F"/>
    <w:rsid w:val="00ED4B44"/>
    <w:rsid w:val="00ED4C8F"/>
    <w:rsid w:val="00ED5960"/>
    <w:rsid w:val="00ED597D"/>
    <w:rsid w:val="00ED5EF3"/>
    <w:rsid w:val="00ED6C68"/>
    <w:rsid w:val="00ED6CF5"/>
    <w:rsid w:val="00ED77D3"/>
    <w:rsid w:val="00EE6740"/>
    <w:rsid w:val="00EF38DA"/>
    <w:rsid w:val="00EF43E4"/>
    <w:rsid w:val="00EF5BEF"/>
    <w:rsid w:val="00EF5F1D"/>
    <w:rsid w:val="00F038D1"/>
    <w:rsid w:val="00F06F6F"/>
    <w:rsid w:val="00F072D2"/>
    <w:rsid w:val="00F111C7"/>
    <w:rsid w:val="00F12A28"/>
    <w:rsid w:val="00F1405B"/>
    <w:rsid w:val="00F15475"/>
    <w:rsid w:val="00F178B6"/>
    <w:rsid w:val="00F21BC8"/>
    <w:rsid w:val="00F23FCC"/>
    <w:rsid w:val="00F240E5"/>
    <w:rsid w:val="00F25571"/>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2A78"/>
    <w:rsid w:val="00F72D2A"/>
    <w:rsid w:val="00F731F9"/>
    <w:rsid w:val="00F74C9E"/>
    <w:rsid w:val="00F75B5A"/>
    <w:rsid w:val="00F77AB9"/>
    <w:rsid w:val="00F801E8"/>
    <w:rsid w:val="00F82EA9"/>
    <w:rsid w:val="00F83882"/>
    <w:rsid w:val="00F83FD2"/>
    <w:rsid w:val="00F87DE8"/>
    <w:rsid w:val="00F92835"/>
    <w:rsid w:val="00F92FC3"/>
    <w:rsid w:val="00FA35BF"/>
    <w:rsid w:val="00FA60F8"/>
    <w:rsid w:val="00FB2473"/>
    <w:rsid w:val="00FB39E0"/>
    <w:rsid w:val="00FB5DEF"/>
    <w:rsid w:val="00FC071A"/>
    <w:rsid w:val="00FC16F1"/>
    <w:rsid w:val="00FC2CA4"/>
    <w:rsid w:val="00FC47C9"/>
    <w:rsid w:val="00FC4908"/>
    <w:rsid w:val="00FD019C"/>
    <w:rsid w:val="00FD0EFA"/>
    <w:rsid w:val="00FD34D6"/>
    <w:rsid w:val="00FD4FB9"/>
    <w:rsid w:val="00FD5E1F"/>
    <w:rsid w:val="00FE0389"/>
    <w:rsid w:val="00FE5E48"/>
    <w:rsid w:val="00FF0BF9"/>
    <w:rsid w:val="00FF2614"/>
    <w:rsid w:val="00FF3620"/>
    <w:rsid w:val="00FF4222"/>
    <w:rsid w:val="00FF46E9"/>
    <w:rsid w:val="00FF4782"/>
    <w:rsid w:val="00FF520E"/>
    <w:rsid w:val="00FF5B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56DA"/>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註解文字 字元"/>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註解主旨 字元"/>
    <w:basedOn w:val="a8"/>
    <w:link w:val="a9"/>
    <w:uiPriority w:val="99"/>
    <w:semiHidden/>
    <w:rsid w:val="00D22DC1"/>
    <w:rPr>
      <w:b/>
      <w:bCs/>
      <w:sz w:val="20"/>
      <w:szCs w:val="20"/>
    </w:rPr>
  </w:style>
  <w:style w:type="paragraph" w:styleId="Web">
    <w:name w:val="Normal (Web)"/>
    <w:basedOn w:val="a"/>
    <w:uiPriority w:val="99"/>
    <w:unhideWhenUsed/>
    <w:rsid w:val="00D22DC1"/>
    <w:pPr>
      <w:spacing w:before="100" w:beforeAutospacing="1" w:after="100" w:afterAutospacing="1"/>
    </w:pPr>
  </w:style>
  <w:style w:type="character" w:styleId="ab">
    <w:name w:val="Hyperlink"/>
    <w:basedOn w:val="a0"/>
    <w:uiPriority w:val="99"/>
    <w:unhideWhenUsed/>
    <w:rsid w:val="00274792"/>
    <w:rPr>
      <w:color w:val="0000FF" w:themeColor="hyperlink"/>
      <w:u w:val="single"/>
    </w:rPr>
  </w:style>
  <w:style w:type="paragraph" w:styleId="ac">
    <w:name w:val="List Paragraph"/>
    <w:basedOn w:val="a"/>
    <w:uiPriority w:val="34"/>
    <w:qFormat/>
    <w:rsid w:val="00D17E28"/>
    <w:pPr>
      <w:ind w:left="720"/>
      <w:contextualSpacing/>
    </w:pPr>
  </w:style>
  <w:style w:type="character" w:styleId="ad">
    <w:name w:val="FollowedHyperlink"/>
    <w:basedOn w:val="a0"/>
    <w:uiPriority w:val="99"/>
    <w:semiHidden/>
    <w:unhideWhenUsed/>
    <w:rsid w:val="00CB44B5"/>
    <w:rPr>
      <w:color w:val="800080" w:themeColor="followedHyperlink"/>
      <w:u w:val="single"/>
    </w:rPr>
  </w:style>
  <w:style w:type="paragraph" w:styleId="ae">
    <w:name w:val="Body Text"/>
    <w:basedOn w:val="a"/>
    <w:link w:val="af"/>
    <w:uiPriority w:val="99"/>
    <w:unhideWhenUsed/>
    <w:rsid w:val="00DE3FB7"/>
  </w:style>
  <w:style w:type="character" w:customStyle="1" w:styleId="af">
    <w:name w:val="本文 字元"/>
    <w:basedOn w:val="a0"/>
    <w:link w:val="ae"/>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0">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1">
    <w:name w:val="Emphasis"/>
    <w:basedOn w:val="a0"/>
    <w:uiPriority w:val="20"/>
    <w:qFormat/>
    <w:rsid w:val="009C4840"/>
    <w:rPr>
      <w:i/>
      <w:iCs/>
    </w:rPr>
  </w:style>
  <w:style w:type="character" w:styleId="af2">
    <w:name w:val="Placeholder Text"/>
    <w:basedOn w:val="a0"/>
    <w:uiPriority w:val="99"/>
    <w:semiHidden/>
    <w:rsid w:val="006D6E27"/>
    <w:rPr>
      <w:color w:val="808080"/>
    </w:rPr>
  </w:style>
  <w:style w:type="paragraph" w:styleId="af3">
    <w:name w:val="header"/>
    <w:basedOn w:val="a"/>
    <w:link w:val="af4"/>
    <w:uiPriority w:val="99"/>
    <w:unhideWhenUsed/>
    <w:rsid w:val="009E4B8F"/>
    <w:pPr>
      <w:tabs>
        <w:tab w:val="center" w:pos="4513"/>
        <w:tab w:val="right" w:pos="9026"/>
      </w:tabs>
    </w:pPr>
  </w:style>
  <w:style w:type="character" w:customStyle="1" w:styleId="af4">
    <w:name w:val="頁首 字元"/>
    <w:basedOn w:val="a0"/>
    <w:link w:val="af3"/>
    <w:uiPriority w:val="99"/>
    <w:rsid w:val="009E4B8F"/>
    <w:rPr>
      <w:rFonts w:ascii="Times New Roman" w:eastAsia="Times New Roman" w:hAnsi="Times New Roman" w:cs="Times New Roman"/>
      <w:sz w:val="24"/>
      <w:szCs w:val="24"/>
    </w:rPr>
  </w:style>
  <w:style w:type="paragraph" w:styleId="af5">
    <w:name w:val="footer"/>
    <w:basedOn w:val="a"/>
    <w:link w:val="af6"/>
    <w:uiPriority w:val="99"/>
    <w:unhideWhenUsed/>
    <w:rsid w:val="009E4B8F"/>
    <w:pPr>
      <w:tabs>
        <w:tab w:val="center" w:pos="4513"/>
        <w:tab w:val="right" w:pos="9026"/>
      </w:tabs>
    </w:pPr>
  </w:style>
  <w:style w:type="character" w:customStyle="1" w:styleId="af6">
    <w:name w:val="頁尾 字元"/>
    <w:basedOn w:val="a0"/>
    <w:link w:val="af5"/>
    <w:uiPriority w:val="99"/>
    <w:rsid w:val="009E4B8F"/>
    <w:rPr>
      <w:rFonts w:ascii="Times New Roman" w:eastAsia="Times New Roman" w:hAnsi="Times New Roman" w:cs="Times New Roman"/>
      <w:sz w:val="24"/>
      <w:szCs w:val="24"/>
    </w:rPr>
  </w:style>
  <w:style w:type="character" w:styleId="af7">
    <w:name w:val="Strong"/>
    <w:basedOn w:val="a0"/>
    <w:uiPriority w:val="22"/>
    <w:qFormat/>
    <w:rsid w:val="00661D7C"/>
    <w:rPr>
      <w:b/>
      <w:bCs/>
    </w:rPr>
  </w:style>
  <w:style w:type="paragraph" w:styleId="af8">
    <w:name w:val="footnote text"/>
    <w:basedOn w:val="a"/>
    <w:link w:val="af9"/>
    <w:uiPriority w:val="99"/>
    <w:semiHidden/>
    <w:unhideWhenUsed/>
    <w:rsid w:val="009006E7"/>
    <w:rPr>
      <w:sz w:val="20"/>
      <w:szCs w:val="20"/>
    </w:rPr>
  </w:style>
  <w:style w:type="character" w:customStyle="1" w:styleId="af9">
    <w:name w:val="註腳文字 字元"/>
    <w:basedOn w:val="a0"/>
    <w:link w:val="af8"/>
    <w:uiPriority w:val="99"/>
    <w:semiHidden/>
    <w:rsid w:val="009006E7"/>
    <w:rPr>
      <w:rFonts w:ascii="Times New Roman" w:eastAsia="Times New Roman" w:hAnsi="Times New Roman" w:cs="Times New Roman"/>
      <w:sz w:val="20"/>
      <w:szCs w:val="20"/>
    </w:rPr>
  </w:style>
  <w:style w:type="character" w:styleId="afa">
    <w:name w:val="footnote reference"/>
    <w:basedOn w:val="a0"/>
    <w:uiPriority w:val="99"/>
    <w:semiHidden/>
    <w:unhideWhenUsed/>
    <w:rsid w:val="009006E7"/>
    <w:rPr>
      <w:vertAlign w:val="superscript"/>
    </w:rPr>
  </w:style>
  <w:style w:type="paragraph" w:styleId="afb">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2">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註解方塊文字 字元"/>
    <w:basedOn w:val="a0"/>
    <w:link w:val="afc"/>
    <w:uiPriority w:val="99"/>
    <w:semiHidden/>
    <w:rsid w:val="00723958"/>
    <w:rPr>
      <w:rFonts w:asciiTheme="majorHAnsi" w:eastAsiaTheme="majorEastAsia" w:hAnsiTheme="majorHAnsi" w:cstheme="majorBidi"/>
      <w:sz w:val="18"/>
      <w:szCs w:val="18"/>
    </w:rPr>
  </w:style>
  <w:style w:type="table" w:customStyle="1" w:styleId="13">
    <w:name w:val="网格型1"/>
    <w:basedOn w:val="a1"/>
    <w:next w:val="af0"/>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0"/>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章節附註文字 字元"/>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7.png"/><Relationship Id="rId42" Type="http://schemas.openxmlformats.org/officeDocument/2006/relationships/hyperlink" Target="https://doi.org/10.1002/acp.2350090102" TargetMode="External"/><Relationship Id="rId47" Type="http://schemas.openxmlformats.org/officeDocument/2006/relationships/hyperlink" Target="https://doi.org/10.1016/j.actpsy.2017.11.011" TargetMode="External"/><Relationship Id="rId63" Type="http://schemas.openxmlformats.org/officeDocument/2006/relationships/hyperlink" Target="https://doi.org/10.1016/S0926-6410(00)00036-7" TargetMode="External"/><Relationship Id="rId68" Type="http://schemas.openxmlformats.org/officeDocument/2006/relationships/hyperlink" Target="https://doi.org/10.1177/0956797620904990" TargetMode="External"/><Relationship Id="rId84" Type="http://schemas.openxmlformats.org/officeDocument/2006/relationships/hyperlink" Target="https://doi.org/10.1037//0096-1523.23.2.504" TargetMode="External"/><Relationship Id="rId89" Type="http://schemas.openxmlformats.org/officeDocument/2006/relationships/hyperlink" Target="https://doi.org/10.1016/j.cortex.2017.08.006" TargetMode="External"/><Relationship Id="rId16" Type="http://schemas.openxmlformats.org/officeDocument/2006/relationships/image" Target="media/image2.png"/><Relationship Id="rId11" Type="http://schemas.openxmlformats.org/officeDocument/2006/relationships/hyperlink" Target="https://osf.io/pcv3u/" TargetMode="External"/><Relationship Id="rId32" Type="http://schemas.openxmlformats.org/officeDocument/2006/relationships/image" Target="media/image14.png"/><Relationship Id="rId37" Type="http://schemas.openxmlformats.org/officeDocument/2006/relationships/hyperlink" Target="https://psycnet.apa.org/record/1982-00095-001" TargetMode="External"/><Relationship Id="rId53" Type="http://schemas.openxmlformats.org/officeDocument/2006/relationships/hyperlink" Target="https://doi.org/10.1016/j.concog.2019.102848" TargetMode="External"/><Relationship Id="rId58" Type="http://schemas.openxmlformats.org/officeDocument/2006/relationships/hyperlink" Target="https://doi.org/10.1068/p7526" TargetMode="External"/><Relationship Id="rId74" Type="http://schemas.openxmlformats.org/officeDocument/2006/relationships/hyperlink" Target="https://doi.org/10.31234/osf.io/9dzm4" TargetMode="External"/><Relationship Id="rId79" Type="http://schemas.openxmlformats.org/officeDocument/2006/relationships/hyperlink" Target="https://doi.org/10.1177/1747021819892158" TargetMode="External"/><Relationship Id="rId102"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hyperlink" Target="https://doi.org/10.1007/s00426-021-01562-x" TargetMode="External"/><Relationship Id="rId95" Type="http://schemas.openxmlformats.org/officeDocument/2006/relationships/hyperlink" Target="https://doi.org/10.7554/eLife.49547" TargetMode="External"/><Relationship Id="rId22" Type="http://schemas.openxmlformats.org/officeDocument/2006/relationships/hyperlink" Target="https://osf.io/zv628" TargetMode="External"/><Relationship Id="rId27" Type="http://schemas.openxmlformats.org/officeDocument/2006/relationships/image" Target="media/image9.png"/><Relationship Id="rId43" Type="http://schemas.openxmlformats.org/officeDocument/2006/relationships/hyperlink" Target="https://doi.org/10.1037/0096-3445.104.3.268" TargetMode="External"/><Relationship Id="rId48" Type="http://schemas.openxmlformats.org/officeDocument/2006/relationships/hyperlink" Target="https://doi.org/10.1038/s41598-020-76001-9" TargetMode="External"/><Relationship Id="rId64" Type="http://schemas.openxmlformats.org/officeDocument/2006/relationships/hyperlink" Target="https://doi.org/10.1002/hbm.25129" TargetMode="External"/><Relationship Id="rId69" Type="http://schemas.openxmlformats.org/officeDocument/2006/relationships/hyperlink" Target="https://doi.org/10.1016/j.jad.2022.04.122" TargetMode="External"/><Relationship Id="rId80" Type="http://schemas.openxmlformats.org/officeDocument/2006/relationships/hyperlink" Target="https://www.R-project.org/" TargetMode="External"/><Relationship Id="rId85" Type="http://schemas.openxmlformats.org/officeDocument/2006/relationships/hyperlink" Target="https://doi.org/10.1016/j.jrp.2008.08.001" TargetMode="Externa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github.com/Chuan-Peng-Lab/ReliabilitySPE" TargetMode="External"/><Relationship Id="rId33" Type="http://schemas.openxmlformats.org/officeDocument/2006/relationships/image" Target="media/image15.png"/><Relationship Id="rId38" Type="http://schemas.openxmlformats.org/officeDocument/2006/relationships/hyperlink" Target="https://doi.org/10.1080/02699931.2020.1839383" TargetMode="External"/><Relationship Id="rId46" Type="http://schemas.openxmlformats.org/officeDocument/2006/relationships/hyperlink" Target="https://doi.org/10.1016/j.actpsy.2018.08.009" TargetMode="External"/><Relationship Id="rId59" Type="http://schemas.openxmlformats.org/officeDocument/2006/relationships/hyperlink" Target="https://doi.org/10.1080/20445911.2014.996156" TargetMode="External"/><Relationship Id="rId67" Type="http://schemas.openxmlformats.org/officeDocument/2006/relationships/hyperlink" Target="https://doi.org/10.5281/zenodo.2555874" TargetMode="External"/><Relationship Id="rId20" Type="http://schemas.openxmlformats.org/officeDocument/2006/relationships/image" Target="media/image6.png"/><Relationship Id="rId41" Type="http://schemas.openxmlformats.org/officeDocument/2006/relationships/hyperlink" Target="https://doi.org/10.3758/s13421-019-00924-6" TargetMode="External"/><Relationship Id="rId54" Type="http://schemas.openxmlformats.org/officeDocument/2006/relationships/hyperlink" Target="https://doi.org/10.3758/s13421-017-0722-3" TargetMode="External"/><Relationship Id="rId62" Type="http://schemas.openxmlformats.org/officeDocument/2006/relationships/hyperlink" Target="https://doi.org/10.1016/S1364-6613" TargetMode="External"/><Relationship Id="rId70" Type="http://schemas.openxmlformats.org/officeDocument/2006/relationships/hyperlink" Target="https://doi.org/10.1111/cdev.13352" TargetMode="External"/><Relationship Id="rId75" Type="http://schemas.openxmlformats.org/officeDocument/2006/relationships/hyperlink" Target="https://doi.org/10.1002/aur.2200" TargetMode="External"/><Relationship Id="rId83" Type="http://schemas.openxmlformats.org/officeDocument/2006/relationships/hyperlink" Target="https://doi.org/10.1080/20445911.2019.1686393" TargetMode="External"/><Relationship Id="rId88" Type="http://schemas.openxmlformats.org/officeDocument/2006/relationships/hyperlink" Target="https://doi.org/10.1016/j.neuropsychologia.2013.07.025" TargetMode="External"/><Relationship Id="rId91" Type="http://schemas.openxmlformats.org/officeDocument/2006/relationships/hyperlink" Target="https://doi.org/10.1037/0033-2909.121.3.371" TargetMode="External"/><Relationship Id="rId96" Type="http://schemas.openxmlformats.org/officeDocument/2006/relationships/hyperlink" Target="https://doi.org/10.1371/journal.pone.0190679"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oi.org/10.57760/sciencedb.08117" TargetMode="External"/><Relationship Id="rId28" Type="http://schemas.openxmlformats.org/officeDocument/2006/relationships/image" Target="media/image10.png"/><Relationship Id="rId36" Type="http://schemas.openxmlformats.org/officeDocument/2006/relationships/hyperlink" Target="https://doi.org/10.1121/1.1907229" TargetMode="External"/><Relationship Id="rId49" Type="http://schemas.openxmlformats.org/officeDocument/2006/relationships/hyperlink" Target="https://doi.org/10.1016/j.neuroimage.2018.08.018" TargetMode="External"/><Relationship Id="rId57" Type="http://schemas.openxmlformats.org/officeDocument/2006/relationships/hyperlink" Target="https://doi.org/10.57760/sciencedb.08117" TargetMode="External"/><Relationship Id="rId10" Type="http://schemas.openxmlformats.org/officeDocument/2006/relationships/hyperlink" Target="https://osf.io/euqmf" TargetMode="External"/><Relationship Id="rId31" Type="http://schemas.openxmlformats.org/officeDocument/2006/relationships/image" Target="media/image13.png"/><Relationship Id="rId44" Type="http://schemas.openxmlformats.org/officeDocument/2006/relationships/hyperlink" Target="https://doi.org/10.1080/17470218.2016.1276609" TargetMode="External"/><Relationship Id="rId52" Type="http://schemas.openxmlformats.org/officeDocument/2006/relationships/hyperlink" Target="https://doi.org/10.1111/bjdp.12219" TargetMode="External"/><Relationship Id="rId60" Type="http://schemas.openxmlformats.org/officeDocument/2006/relationships/hyperlink" Target="https://doi.org/10.3389/fpsyg.2019.01469" TargetMode="External"/><Relationship Id="rId65" Type="http://schemas.openxmlformats.org/officeDocument/2006/relationships/hyperlink" Target="https://doi.org/10.1016/j.jcm.2016.02.012" TargetMode="External"/><Relationship Id="rId73" Type="http://schemas.openxmlformats.org/officeDocument/2006/relationships/hyperlink" Target="https://doi.org/10.1080/17470215908416289" TargetMode="External"/><Relationship Id="rId78" Type="http://schemas.openxmlformats.org/officeDocument/2006/relationships/hyperlink" Target="https://doi.org/10.3758/s13423-021-01948-3" TargetMode="External"/><Relationship Id="rId81" Type="http://schemas.openxmlformats.org/officeDocument/2006/relationships/hyperlink" Target="https://CRAN.R-project.org/package=psych" TargetMode="External"/><Relationship Id="rId86" Type="http://schemas.openxmlformats.org/officeDocument/2006/relationships/hyperlink" Target="https://doi.org/10.1037/xhp0000742" TargetMode="External"/><Relationship Id="rId94" Type="http://schemas.openxmlformats.org/officeDocument/2006/relationships/hyperlink" Target="https://doi.org/10.3389/fninf.2013.00014" TargetMode="External"/><Relationship Id="rId99" Type="http://schemas.openxmlformats.org/officeDocument/2006/relationships/hyperlink" Target="https://doi.org/10.3389/fpsyg.2019.02270" TargetMode="External"/><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hyperlink" Target="https://doi.org/10.1037/xhp0000691" TargetMode="External"/><Relationship Id="rId34" Type="http://schemas.openxmlformats.org/officeDocument/2006/relationships/hyperlink" Target="https://doi.org/10.1016/j.actpsy.2021.103297" TargetMode="External"/><Relationship Id="rId50" Type="http://schemas.openxmlformats.org/officeDocument/2006/relationships/hyperlink" Target="https://doi.org/10.1016/j.psyneuen.2020.104804" TargetMode="External"/><Relationship Id="rId55" Type="http://schemas.openxmlformats.org/officeDocument/2006/relationships/hyperlink" Target="https://doi.org/10.1016/j.actpsy.2021.103350" TargetMode="External"/><Relationship Id="rId76" Type="http://schemas.openxmlformats.org/officeDocument/2006/relationships/hyperlink" Target="https://doi.org/10.1027/1618-3169/a000502" TargetMode="External"/><Relationship Id="rId97" Type="http://schemas.openxmlformats.org/officeDocument/2006/relationships/hyperlink" Target="https://doi.org/10.1007/s12144-021-02114-7" TargetMode="External"/><Relationship Id="rId7" Type="http://schemas.openxmlformats.org/officeDocument/2006/relationships/endnotes" Target="endnotes.xml"/><Relationship Id="rId71" Type="http://schemas.openxmlformats.org/officeDocument/2006/relationships/hyperlink" Target="https://doi.org/10.1177/1745691612460688" TargetMode="External"/><Relationship Id="rId92" Type="http://schemas.openxmlformats.org/officeDocument/2006/relationships/hyperlink" Target="https://doi.org/10.1038/nn907"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yperlink" Target="https://github.com/Chuan-Peng-Lab/ReliabilitySPE" TargetMode="External"/><Relationship Id="rId40" Type="http://schemas.openxmlformats.org/officeDocument/2006/relationships/hyperlink" Target="https://doi.org/10.1016/j.actpsy.2020.103167" TargetMode="External"/><Relationship Id="rId45" Type="http://schemas.openxmlformats.org/officeDocument/2006/relationships/hyperlink" Target="https://doi.org/10.1016/j.concog.2007.04.003" TargetMode="External"/><Relationship Id="rId66" Type="http://schemas.openxmlformats.org/officeDocument/2006/relationships/hyperlink" Target="https://doi.org/10.2307/2531695" TargetMode="External"/><Relationship Id="rId87" Type="http://schemas.openxmlformats.org/officeDocument/2006/relationships/hyperlink" Target="https://doi.org/10.1037/a0029792" TargetMode="External"/><Relationship Id="rId61" Type="http://schemas.openxmlformats.org/officeDocument/2006/relationships/hyperlink" Target="https://doi.org/10.31234/osf.io/ta59r" TargetMode="External"/><Relationship Id="rId82" Type="http://schemas.openxmlformats.org/officeDocument/2006/relationships/hyperlink" Target="https://doi.org/10.1037//0022-3514.35.9.677" TargetMode="External"/><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hyperlink" Target="https://doi.org/10.1186/s41235-019-0186-z" TargetMode="External"/><Relationship Id="rId56" Type="http://schemas.openxmlformats.org/officeDocument/2006/relationships/hyperlink" Target="https://doi.org/10.1525/collabra.301" TargetMode="External"/><Relationship Id="rId77" Type="http://schemas.openxmlformats.org/officeDocument/2006/relationships/hyperlink" Target="https://doi.org/10.1111/bjop.12479" TargetMode="External"/><Relationship Id="rId100" Type="http://schemas.openxmlformats.org/officeDocument/2006/relationships/hyperlink" Target="https://doi.org/10.1016/j.bpsc.2023.02.004"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07/978-1-4612-4380-9_6" TargetMode="External"/><Relationship Id="rId72" Type="http://schemas.openxmlformats.org/officeDocument/2006/relationships/hyperlink" Target="https://doi.org/10.3389/fnins.2020.00683" TargetMode="External"/><Relationship Id="rId93" Type="http://schemas.openxmlformats.org/officeDocument/2006/relationships/hyperlink" Target="https://doi.org/10.3758/BF03194023" TargetMode="External"/><Relationship Id="rId98" Type="http://schemas.openxmlformats.org/officeDocument/2006/relationships/hyperlink" Target="https://doi.org/https://doi.org/10.17605/OSF.IO/MTR8D"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5571</Words>
  <Characters>145761</Characters>
  <Application>Microsoft Office Word</Application>
  <DocSecurity>0</DocSecurity>
  <Lines>1214</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2</cp:revision>
  <dcterms:created xsi:type="dcterms:W3CDTF">2023-08-12T05:46:00Z</dcterms:created>
  <dcterms:modified xsi:type="dcterms:W3CDTF">2023-08-12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